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711A67" w14:textId="6C91A7EC" w:rsidR="00827846" w:rsidRPr="00F46AF2" w:rsidRDefault="00827846" w:rsidP="00827846">
      <w:pPr>
        <w:pStyle w:val="Heading1"/>
        <w:rPr>
          <w:rFonts w:ascii="Times New Roman" w:hAnsi="Times New Roman" w:cs="Times New Roman"/>
          <w:sz w:val="22"/>
          <w:szCs w:val="28"/>
        </w:rPr>
      </w:pPr>
      <w:bookmarkStart w:id="0" w:name="_Toc129564616"/>
      <w:bookmarkStart w:id="1" w:name="_Toc56373195"/>
      <w:r w:rsidRPr="00F46AF2">
        <w:rPr>
          <w:rFonts w:ascii="Times New Roman" w:hAnsi="Times New Roman" w:cs="Times New Roman"/>
          <w:sz w:val="22"/>
          <w:szCs w:val="28"/>
        </w:rPr>
        <w:t>DAFTAR ISI</w:t>
      </w:r>
      <w:bookmarkEnd w:id="0"/>
    </w:p>
    <w:sdt>
      <w:sdtPr>
        <w:rPr>
          <w:rFonts w:ascii="Times New Roman" w:hAnsi="Times New Roman" w:cs="Times New Roman"/>
          <w:b w:val="0"/>
          <w:sz w:val="28"/>
          <w:szCs w:val="28"/>
        </w:rPr>
        <w:id w:val="-56011254"/>
        <w:docPartObj>
          <w:docPartGallery w:val="Table of Contents"/>
          <w:docPartUnique/>
        </w:docPartObj>
      </w:sdtPr>
      <w:sdtEndPr>
        <w:rPr>
          <w:bCs/>
          <w:noProof/>
          <w:sz w:val="20"/>
          <w:szCs w:val="20"/>
        </w:rPr>
      </w:sdtEndPr>
      <w:sdtContent>
        <w:p w14:paraId="68F9FC26" w14:textId="6C98C3BC" w:rsidR="00397766" w:rsidRDefault="00827846">
          <w:pPr>
            <w:pStyle w:val="TOC1"/>
            <w:rPr>
              <w:rFonts w:asciiTheme="minorHAnsi" w:eastAsiaTheme="minorEastAsia" w:hAnsiTheme="minorHAnsi"/>
              <w:b w:val="0"/>
              <w:noProof/>
              <w:lang w:val="en-US"/>
            </w:rPr>
          </w:pPr>
          <w:r w:rsidRPr="00F46AF2">
            <w:rPr>
              <w:rFonts w:ascii="Times New Roman" w:hAnsi="Times New Roman" w:cs="Times New Roman"/>
              <w:b w:val="0"/>
            </w:rPr>
            <w:fldChar w:fldCharType="begin"/>
          </w:r>
          <w:r w:rsidRPr="00F46AF2">
            <w:rPr>
              <w:rFonts w:ascii="Times New Roman" w:hAnsi="Times New Roman" w:cs="Times New Roman"/>
            </w:rPr>
            <w:instrText xml:space="preserve"> TOC \o "1-3" \h \z \u </w:instrText>
          </w:r>
          <w:r w:rsidRPr="00F46AF2">
            <w:rPr>
              <w:rFonts w:ascii="Times New Roman" w:hAnsi="Times New Roman" w:cs="Times New Roman"/>
              <w:b w:val="0"/>
            </w:rPr>
            <w:fldChar w:fldCharType="separate"/>
          </w:r>
          <w:hyperlink w:anchor="_Toc129564616" w:history="1">
            <w:r w:rsidR="00397766" w:rsidRPr="000C0888">
              <w:rPr>
                <w:rStyle w:val="Hyperlink"/>
                <w:rFonts w:ascii="Times New Roman" w:hAnsi="Times New Roman" w:cs="Times New Roman"/>
                <w:noProof/>
              </w:rPr>
              <w:t>DAFTAR ISI</w:t>
            </w:r>
            <w:r w:rsidR="00397766">
              <w:rPr>
                <w:noProof/>
                <w:webHidden/>
              </w:rPr>
              <w:tab/>
            </w:r>
            <w:r w:rsidR="00397766">
              <w:rPr>
                <w:noProof/>
                <w:webHidden/>
              </w:rPr>
              <w:fldChar w:fldCharType="begin"/>
            </w:r>
            <w:r w:rsidR="00397766">
              <w:rPr>
                <w:noProof/>
                <w:webHidden/>
              </w:rPr>
              <w:instrText xml:space="preserve"> PAGEREF _Toc129564616 \h </w:instrText>
            </w:r>
            <w:r w:rsidR="00397766">
              <w:rPr>
                <w:noProof/>
                <w:webHidden/>
              </w:rPr>
            </w:r>
            <w:r w:rsidR="00397766">
              <w:rPr>
                <w:noProof/>
                <w:webHidden/>
              </w:rPr>
              <w:fldChar w:fldCharType="separate"/>
            </w:r>
            <w:r w:rsidR="00397766">
              <w:rPr>
                <w:noProof/>
                <w:webHidden/>
              </w:rPr>
              <w:t>i</w:t>
            </w:r>
            <w:r w:rsidR="00397766">
              <w:rPr>
                <w:noProof/>
                <w:webHidden/>
              </w:rPr>
              <w:fldChar w:fldCharType="end"/>
            </w:r>
          </w:hyperlink>
          <w:r w:rsidR="00397766">
            <w:rPr>
              <w:rStyle w:val="Hyperlink"/>
              <w:noProof/>
            </w:rPr>
            <w:t>`</w:t>
          </w:r>
        </w:p>
        <w:p w14:paraId="594B377D" w14:textId="2679C32B" w:rsidR="00397766" w:rsidRDefault="008066A4">
          <w:pPr>
            <w:pStyle w:val="TOC1"/>
            <w:rPr>
              <w:rFonts w:asciiTheme="minorHAnsi" w:eastAsiaTheme="minorEastAsia" w:hAnsiTheme="minorHAnsi"/>
              <w:b w:val="0"/>
              <w:noProof/>
              <w:lang w:val="en-US"/>
            </w:rPr>
          </w:pPr>
          <w:hyperlink w:anchor="_Toc129564617" w:history="1">
            <w:r w:rsidR="00397766" w:rsidRPr="000C0888">
              <w:rPr>
                <w:rStyle w:val="Hyperlink"/>
                <w:rFonts w:ascii="Times New Roman" w:hAnsi="Times New Roman" w:cs="Times New Roman"/>
                <w:noProof/>
              </w:rPr>
              <w:t>BAB I. PENDAHULUAN</w:t>
            </w:r>
            <w:r w:rsidR="00397766">
              <w:rPr>
                <w:noProof/>
                <w:webHidden/>
              </w:rPr>
              <w:tab/>
            </w:r>
            <w:r w:rsidR="00397766">
              <w:rPr>
                <w:noProof/>
                <w:webHidden/>
              </w:rPr>
              <w:fldChar w:fldCharType="begin"/>
            </w:r>
            <w:r w:rsidR="00397766">
              <w:rPr>
                <w:noProof/>
                <w:webHidden/>
              </w:rPr>
              <w:instrText xml:space="preserve"> PAGEREF _Toc129564617 \h </w:instrText>
            </w:r>
            <w:r w:rsidR="00397766">
              <w:rPr>
                <w:noProof/>
                <w:webHidden/>
              </w:rPr>
            </w:r>
            <w:r w:rsidR="00397766">
              <w:rPr>
                <w:noProof/>
                <w:webHidden/>
              </w:rPr>
              <w:fldChar w:fldCharType="separate"/>
            </w:r>
            <w:r w:rsidR="00397766">
              <w:rPr>
                <w:noProof/>
                <w:webHidden/>
              </w:rPr>
              <w:t>1</w:t>
            </w:r>
            <w:r w:rsidR="00397766">
              <w:rPr>
                <w:noProof/>
                <w:webHidden/>
              </w:rPr>
              <w:fldChar w:fldCharType="end"/>
            </w:r>
          </w:hyperlink>
        </w:p>
        <w:p w14:paraId="359C8FA7" w14:textId="27E52661" w:rsidR="00397766" w:rsidRDefault="008066A4">
          <w:pPr>
            <w:pStyle w:val="TOC2"/>
            <w:rPr>
              <w:rFonts w:asciiTheme="minorHAnsi" w:eastAsiaTheme="minorEastAsia" w:hAnsiTheme="minorHAnsi"/>
              <w:noProof/>
              <w:lang w:val="en-US"/>
            </w:rPr>
          </w:pPr>
          <w:hyperlink w:anchor="_Toc129564618" w:history="1">
            <w:r w:rsidR="00397766" w:rsidRPr="000C0888">
              <w:rPr>
                <w:rStyle w:val="Hyperlink"/>
                <w:rFonts w:ascii="Times New Roman" w:hAnsi="Times New Roman" w:cs="Times New Roman"/>
                <w:noProof/>
                <w:lang w:val="en-US"/>
              </w:rPr>
              <w:t>1.1</w:t>
            </w:r>
            <w:r w:rsidR="00397766">
              <w:rPr>
                <w:rFonts w:asciiTheme="minorHAnsi" w:eastAsiaTheme="minorEastAsia" w:hAnsiTheme="minorHAnsi"/>
                <w:noProof/>
                <w:lang w:val="en-US"/>
              </w:rPr>
              <w:tab/>
            </w:r>
            <w:r w:rsidR="00397766" w:rsidRPr="000C0888">
              <w:rPr>
                <w:rStyle w:val="Hyperlink"/>
                <w:rFonts w:ascii="Times New Roman" w:hAnsi="Times New Roman" w:cs="Times New Roman"/>
                <w:noProof/>
                <w:lang w:val="en-US"/>
              </w:rPr>
              <w:t>Latar Belakang</w:t>
            </w:r>
            <w:r w:rsidR="00397766">
              <w:rPr>
                <w:noProof/>
                <w:webHidden/>
              </w:rPr>
              <w:tab/>
            </w:r>
            <w:r w:rsidR="00397766">
              <w:rPr>
                <w:noProof/>
                <w:webHidden/>
              </w:rPr>
              <w:fldChar w:fldCharType="begin"/>
            </w:r>
            <w:r w:rsidR="00397766">
              <w:rPr>
                <w:noProof/>
                <w:webHidden/>
              </w:rPr>
              <w:instrText xml:space="preserve"> PAGEREF _Toc129564618 \h </w:instrText>
            </w:r>
            <w:r w:rsidR="00397766">
              <w:rPr>
                <w:noProof/>
                <w:webHidden/>
              </w:rPr>
            </w:r>
            <w:r w:rsidR="00397766">
              <w:rPr>
                <w:noProof/>
                <w:webHidden/>
              </w:rPr>
              <w:fldChar w:fldCharType="separate"/>
            </w:r>
            <w:r w:rsidR="00397766">
              <w:rPr>
                <w:noProof/>
                <w:webHidden/>
              </w:rPr>
              <w:t>1</w:t>
            </w:r>
            <w:r w:rsidR="00397766">
              <w:rPr>
                <w:noProof/>
                <w:webHidden/>
              </w:rPr>
              <w:fldChar w:fldCharType="end"/>
            </w:r>
          </w:hyperlink>
        </w:p>
        <w:p w14:paraId="523FB9F5" w14:textId="02B477C0" w:rsidR="00397766" w:rsidRDefault="008066A4">
          <w:pPr>
            <w:pStyle w:val="TOC2"/>
            <w:rPr>
              <w:rFonts w:asciiTheme="minorHAnsi" w:eastAsiaTheme="minorEastAsia" w:hAnsiTheme="minorHAnsi"/>
              <w:noProof/>
              <w:lang w:val="en-US"/>
            </w:rPr>
          </w:pPr>
          <w:hyperlink w:anchor="_Toc129564619" w:history="1">
            <w:r w:rsidR="00397766" w:rsidRPr="000C0888">
              <w:rPr>
                <w:rStyle w:val="Hyperlink"/>
                <w:rFonts w:ascii="Times New Roman" w:hAnsi="Times New Roman" w:cs="Times New Roman"/>
                <w:noProof/>
              </w:rPr>
              <w:t>1.2</w:t>
            </w:r>
            <w:r w:rsidR="00397766">
              <w:rPr>
                <w:rFonts w:asciiTheme="minorHAnsi" w:eastAsiaTheme="minorEastAsia" w:hAnsiTheme="minorHAnsi"/>
                <w:noProof/>
                <w:lang w:val="en-US"/>
              </w:rPr>
              <w:tab/>
            </w:r>
            <w:r w:rsidR="00397766" w:rsidRPr="000C0888">
              <w:rPr>
                <w:rStyle w:val="Hyperlink"/>
                <w:rFonts w:ascii="Times New Roman" w:hAnsi="Times New Roman" w:cs="Times New Roman"/>
                <w:noProof/>
              </w:rPr>
              <w:t>Rumusan Masalah</w:t>
            </w:r>
            <w:r w:rsidR="00397766">
              <w:rPr>
                <w:noProof/>
                <w:webHidden/>
              </w:rPr>
              <w:tab/>
            </w:r>
            <w:r w:rsidR="00397766">
              <w:rPr>
                <w:noProof/>
                <w:webHidden/>
              </w:rPr>
              <w:fldChar w:fldCharType="begin"/>
            </w:r>
            <w:r w:rsidR="00397766">
              <w:rPr>
                <w:noProof/>
                <w:webHidden/>
              </w:rPr>
              <w:instrText xml:space="preserve"> PAGEREF _Toc129564619 \h </w:instrText>
            </w:r>
            <w:r w:rsidR="00397766">
              <w:rPr>
                <w:noProof/>
                <w:webHidden/>
              </w:rPr>
            </w:r>
            <w:r w:rsidR="00397766">
              <w:rPr>
                <w:noProof/>
                <w:webHidden/>
              </w:rPr>
              <w:fldChar w:fldCharType="separate"/>
            </w:r>
            <w:r w:rsidR="00397766">
              <w:rPr>
                <w:noProof/>
                <w:webHidden/>
              </w:rPr>
              <w:t>4</w:t>
            </w:r>
            <w:r w:rsidR="00397766">
              <w:rPr>
                <w:noProof/>
                <w:webHidden/>
              </w:rPr>
              <w:fldChar w:fldCharType="end"/>
            </w:r>
          </w:hyperlink>
        </w:p>
        <w:p w14:paraId="71CDBFFF" w14:textId="11A54ED4" w:rsidR="00397766" w:rsidRDefault="008066A4">
          <w:pPr>
            <w:pStyle w:val="TOC2"/>
            <w:rPr>
              <w:rFonts w:asciiTheme="minorHAnsi" w:eastAsiaTheme="minorEastAsia" w:hAnsiTheme="minorHAnsi"/>
              <w:noProof/>
              <w:lang w:val="en-US"/>
            </w:rPr>
          </w:pPr>
          <w:hyperlink w:anchor="_Toc129564620" w:history="1">
            <w:r w:rsidR="00397766" w:rsidRPr="000C0888">
              <w:rPr>
                <w:rStyle w:val="Hyperlink"/>
                <w:rFonts w:ascii="Times New Roman" w:hAnsi="Times New Roman" w:cs="Times New Roman"/>
                <w:noProof/>
              </w:rPr>
              <w:t>3.1</w:t>
            </w:r>
            <w:r w:rsidR="00397766">
              <w:rPr>
                <w:rFonts w:asciiTheme="minorHAnsi" w:eastAsiaTheme="minorEastAsia" w:hAnsiTheme="minorHAnsi"/>
                <w:noProof/>
                <w:lang w:val="en-US"/>
              </w:rPr>
              <w:tab/>
            </w:r>
            <w:r w:rsidR="00397766" w:rsidRPr="000C0888">
              <w:rPr>
                <w:rStyle w:val="Hyperlink"/>
                <w:rFonts w:ascii="Times New Roman" w:hAnsi="Times New Roman" w:cs="Times New Roman"/>
                <w:noProof/>
              </w:rPr>
              <w:t>Batasan Masalah</w:t>
            </w:r>
            <w:r w:rsidR="00397766">
              <w:rPr>
                <w:noProof/>
                <w:webHidden/>
              </w:rPr>
              <w:tab/>
            </w:r>
            <w:r w:rsidR="00397766">
              <w:rPr>
                <w:noProof/>
                <w:webHidden/>
              </w:rPr>
              <w:fldChar w:fldCharType="begin"/>
            </w:r>
            <w:r w:rsidR="00397766">
              <w:rPr>
                <w:noProof/>
                <w:webHidden/>
              </w:rPr>
              <w:instrText xml:space="preserve"> PAGEREF _Toc129564620 \h </w:instrText>
            </w:r>
            <w:r w:rsidR="00397766">
              <w:rPr>
                <w:noProof/>
                <w:webHidden/>
              </w:rPr>
            </w:r>
            <w:r w:rsidR="00397766">
              <w:rPr>
                <w:noProof/>
                <w:webHidden/>
              </w:rPr>
              <w:fldChar w:fldCharType="separate"/>
            </w:r>
            <w:r w:rsidR="00397766">
              <w:rPr>
                <w:noProof/>
                <w:webHidden/>
              </w:rPr>
              <w:t>4</w:t>
            </w:r>
            <w:r w:rsidR="00397766">
              <w:rPr>
                <w:noProof/>
                <w:webHidden/>
              </w:rPr>
              <w:fldChar w:fldCharType="end"/>
            </w:r>
          </w:hyperlink>
        </w:p>
        <w:p w14:paraId="7D4B8B39" w14:textId="4677AEBC" w:rsidR="00397766" w:rsidRDefault="008066A4">
          <w:pPr>
            <w:pStyle w:val="TOC2"/>
            <w:rPr>
              <w:rFonts w:asciiTheme="minorHAnsi" w:eastAsiaTheme="minorEastAsia" w:hAnsiTheme="minorHAnsi"/>
              <w:noProof/>
              <w:lang w:val="en-US"/>
            </w:rPr>
          </w:pPr>
          <w:hyperlink w:anchor="_Toc129564625" w:history="1">
            <w:r w:rsidR="00397766" w:rsidRPr="000C0888">
              <w:rPr>
                <w:rStyle w:val="Hyperlink"/>
                <w:rFonts w:ascii="Times New Roman" w:hAnsi="Times New Roman" w:cs="Times New Roman"/>
                <w:noProof/>
              </w:rPr>
              <w:t>1.4</w:t>
            </w:r>
            <w:r w:rsidR="00397766">
              <w:rPr>
                <w:rFonts w:asciiTheme="minorHAnsi" w:eastAsiaTheme="minorEastAsia" w:hAnsiTheme="minorHAnsi"/>
                <w:noProof/>
                <w:lang w:val="en-US"/>
              </w:rPr>
              <w:tab/>
            </w:r>
            <w:r w:rsidR="00397766" w:rsidRPr="000C0888">
              <w:rPr>
                <w:rStyle w:val="Hyperlink"/>
                <w:rFonts w:ascii="Times New Roman" w:hAnsi="Times New Roman" w:cs="Times New Roman"/>
                <w:noProof/>
              </w:rPr>
              <w:t>Tujuan Perancangan</w:t>
            </w:r>
            <w:r w:rsidR="00397766">
              <w:rPr>
                <w:noProof/>
                <w:webHidden/>
              </w:rPr>
              <w:tab/>
            </w:r>
            <w:r w:rsidR="00397766">
              <w:rPr>
                <w:noProof/>
                <w:webHidden/>
              </w:rPr>
              <w:fldChar w:fldCharType="begin"/>
            </w:r>
            <w:r w:rsidR="00397766">
              <w:rPr>
                <w:noProof/>
                <w:webHidden/>
              </w:rPr>
              <w:instrText xml:space="preserve"> PAGEREF _Toc129564625 \h </w:instrText>
            </w:r>
            <w:r w:rsidR="00397766">
              <w:rPr>
                <w:noProof/>
                <w:webHidden/>
              </w:rPr>
            </w:r>
            <w:r w:rsidR="00397766">
              <w:rPr>
                <w:noProof/>
                <w:webHidden/>
              </w:rPr>
              <w:fldChar w:fldCharType="separate"/>
            </w:r>
            <w:r w:rsidR="00397766">
              <w:rPr>
                <w:noProof/>
                <w:webHidden/>
              </w:rPr>
              <w:t>4</w:t>
            </w:r>
            <w:r w:rsidR="00397766">
              <w:rPr>
                <w:noProof/>
                <w:webHidden/>
              </w:rPr>
              <w:fldChar w:fldCharType="end"/>
            </w:r>
          </w:hyperlink>
        </w:p>
        <w:p w14:paraId="562917FF" w14:textId="6E415789" w:rsidR="00397766" w:rsidRDefault="008066A4">
          <w:pPr>
            <w:pStyle w:val="TOC2"/>
            <w:rPr>
              <w:rFonts w:asciiTheme="minorHAnsi" w:eastAsiaTheme="minorEastAsia" w:hAnsiTheme="minorHAnsi"/>
              <w:noProof/>
              <w:lang w:val="en-US"/>
            </w:rPr>
          </w:pPr>
          <w:hyperlink w:anchor="_Toc129564631" w:history="1">
            <w:r w:rsidR="00397766" w:rsidRPr="000C0888">
              <w:rPr>
                <w:rStyle w:val="Hyperlink"/>
                <w:rFonts w:ascii="Times New Roman" w:hAnsi="Times New Roman" w:cs="Times New Roman"/>
                <w:noProof/>
              </w:rPr>
              <w:t>4.5</w:t>
            </w:r>
            <w:r w:rsidR="00397766">
              <w:rPr>
                <w:rFonts w:asciiTheme="minorHAnsi" w:eastAsiaTheme="minorEastAsia" w:hAnsiTheme="minorHAnsi"/>
                <w:noProof/>
                <w:lang w:val="en-US"/>
              </w:rPr>
              <w:tab/>
            </w:r>
            <w:r w:rsidR="00397766" w:rsidRPr="000C0888">
              <w:rPr>
                <w:rStyle w:val="Hyperlink"/>
                <w:rFonts w:ascii="Times New Roman" w:hAnsi="Times New Roman" w:cs="Times New Roman"/>
                <w:noProof/>
              </w:rPr>
              <w:t>Manfaat Perancangan</w:t>
            </w:r>
            <w:r w:rsidR="00397766">
              <w:rPr>
                <w:noProof/>
                <w:webHidden/>
              </w:rPr>
              <w:tab/>
            </w:r>
            <w:r w:rsidR="00397766">
              <w:rPr>
                <w:noProof/>
                <w:webHidden/>
              </w:rPr>
              <w:fldChar w:fldCharType="begin"/>
            </w:r>
            <w:r w:rsidR="00397766">
              <w:rPr>
                <w:noProof/>
                <w:webHidden/>
              </w:rPr>
              <w:instrText xml:space="preserve"> PAGEREF _Toc129564631 \h </w:instrText>
            </w:r>
            <w:r w:rsidR="00397766">
              <w:rPr>
                <w:noProof/>
                <w:webHidden/>
              </w:rPr>
            </w:r>
            <w:r w:rsidR="00397766">
              <w:rPr>
                <w:noProof/>
                <w:webHidden/>
              </w:rPr>
              <w:fldChar w:fldCharType="separate"/>
            </w:r>
            <w:r w:rsidR="00397766">
              <w:rPr>
                <w:noProof/>
                <w:webHidden/>
              </w:rPr>
              <w:t>5</w:t>
            </w:r>
            <w:r w:rsidR="00397766">
              <w:rPr>
                <w:noProof/>
                <w:webHidden/>
              </w:rPr>
              <w:fldChar w:fldCharType="end"/>
            </w:r>
          </w:hyperlink>
        </w:p>
        <w:p w14:paraId="018A6915" w14:textId="6E09FD37" w:rsidR="00397766" w:rsidRDefault="008066A4">
          <w:pPr>
            <w:pStyle w:val="TOC1"/>
            <w:rPr>
              <w:rFonts w:asciiTheme="minorHAnsi" w:eastAsiaTheme="minorEastAsia" w:hAnsiTheme="minorHAnsi"/>
              <w:b w:val="0"/>
              <w:noProof/>
              <w:lang w:val="en-US"/>
            </w:rPr>
          </w:pPr>
          <w:hyperlink w:anchor="_Toc129564632" w:history="1">
            <w:r w:rsidR="00397766" w:rsidRPr="000C0888">
              <w:rPr>
                <w:rStyle w:val="Hyperlink"/>
                <w:rFonts w:ascii="Times New Roman" w:hAnsi="Times New Roman" w:cs="Times New Roman"/>
                <w:noProof/>
              </w:rPr>
              <w:t>BAB II. KONSEP PERANCANGAN</w:t>
            </w:r>
            <w:r w:rsidR="00397766">
              <w:rPr>
                <w:noProof/>
                <w:webHidden/>
              </w:rPr>
              <w:tab/>
            </w:r>
            <w:r w:rsidR="00397766">
              <w:rPr>
                <w:noProof/>
                <w:webHidden/>
              </w:rPr>
              <w:fldChar w:fldCharType="begin"/>
            </w:r>
            <w:r w:rsidR="00397766">
              <w:rPr>
                <w:noProof/>
                <w:webHidden/>
              </w:rPr>
              <w:instrText xml:space="preserve"> PAGEREF _Toc129564632 \h </w:instrText>
            </w:r>
            <w:r w:rsidR="00397766">
              <w:rPr>
                <w:noProof/>
                <w:webHidden/>
              </w:rPr>
            </w:r>
            <w:r w:rsidR="00397766">
              <w:rPr>
                <w:noProof/>
                <w:webHidden/>
              </w:rPr>
              <w:fldChar w:fldCharType="separate"/>
            </w:r>
            <w:r w:rsidR="00397766">
              <w:rPr>
                <w:noProof/>
                <w:webHidden/>
              </w:rPr>
              <w:t>6</w:t>
            </w:r>
            <w:r w:rsidR="00397766">
              <w:rPr>
                <w:noProof/>
                <w:webHidden/>
              </w:rPr>
              <w:fldChar w:fldCharType="end"/>
            </w:r>
          </w:hyperlink>
        </w:p>
        <w:p w14:paraId="35EDFD22" w14:textId="6619A074" w:rsidR="00397766" w:rsidRDefault="008066A4">
          <w:pPr>
            <w:pStyle w:val="TOC2"/>
            <w:rPr>
              <w:rFonts w:asciiTheme="minorHAnsi" w:eastAsiaTheme="minorEastAsia" w:hAnsiTheme="minorHAnsi"/>
              <w:noProof/>
              <w:lang w:val="en-US"/>
            </w:rPr>
          </w:pPr>
          <w:hyperlink w:anchor="_Toc129564633" w:history="1">
            <w:r w:rsidR="00397766" w:rsidRPr="000C0888">
              <w:rPr>
                <w:rStyle w:val="Hyperlink"/>
                <w:rFonts w:ascii="Times New Roman" w:hAnsi="Times New Roman" w:cs="Times New Roman"/>
                <w:noProof/>
              </w:rPr>
              <w:t>2.1</w:t>
            </w:r>
            <w:r w:rsidR="00397766">
              <w:rPr>
                <w:rFonts w:asciiTheme="minorHAnsi" w:eastAsiaTheme="minorEastAsia" w:hAnsiTheme="minorHAnsi"/>
                <w:noProof/>
                <w:lang w:val="en-US"/>
              </w:rPr>
              <w:tab/>
            </w:r>
            <w:r w:rsidR="00397766" w:rsidRPr="000C0888">
              <w:rPr>
                <w:rStyle w:val="Hyperlink"/>
                <w:rFonts w:ascii="Times New Roman" w:hAnsi="Times New Roman" w:cs="Times New Roman"/>
                <w:noProof/>
              </w:rPr>
              <w:t>Diagram Alir Perancangan</w:t>
            </w:r>
            <w:r w:rsidR="00397766">
              <w:rPr>
                <w:noProof/>
                <w:webHidden/>
              </w:rPr>
              <w:tab/>
            </w:r>
            <w:r w:rsidR="00397766">
              <w:rPr>
                <w:noProof/>
                <w:webHidden/>
              </w:rPr>
              <w:fldChar w:fldCharType="begin"/>
            </w:r>
            <w:r w:rsidR="00397766">
              <w:rPr>
                <w:noProof/>
                <w:webHidden/>
              </w:rPr>
              <w:instrText xml:space="preserve"> PAGEREF _Toc129564633 \h </w:instrText>
            </w:r>
            <w:r w:rsidR="00397766">
              <w:rPr>
                <w:noProof/>
                <w:webHidden/>
              </w:rPr>
            </w:r>
            <w:r w:rsidR="00397766">
              <w:rPr>
                <w:noProof/>
                <w:webHidden/>
              </w:rPr>
              <w:fldChar w:fldCharType="separate"/>
            </w:r>
            <w:r w:rsidR="00397766">
              <w:rPr>
                <w:noProof/>
                <w:webHidden/>
              </w:rPr>
              <w:t>6</w:t>
            </w:r>
            <w:r w:rsidR="00397766">
              <w:rPr>
                <w:noProof/>
                <w:webHidden/>
              </w:rPr>
              <w:fldChar w:fldCharType="end"/>
            </w:r>
          </w:hyperlink>
        </w:p>
        <w:p w14:paraId="0614C52B" w14:textId="1FFBFA83" w:rsidR="00397766" w:rsidRDefault="008066A4">
          <w:pPr>
            <w:pStyle w:val="TOC2"/>
            <w:rPr>
              <w:rFonts w:asciiTheme="minorHAnsi" w:eastAsiaTheme="minorEastAsia" w:hAnsiTheme="minorHAnsi"/>
              <w:noProof/>
              <w:lang w:val="en-US"/>
            </w:rPr>
          </w:pPr>
          <w:hyperlink w:anchor="_Toc129564634" w:history="1">
            <w:r w:rsidR="00397766" w:rsidRPr="000C0888">
              <w:rPr>
                <w:rStyle w:val="Hyperlink"/>
                <w:rFonts w:ascii="Times New Roman" w:hAnsi="Times New Roman" w:cs="Times New Roman"/>
                <w:noProof/>
              </w:rPr>
              <w:t>2.2</w:t>
            </w:r>
            <w:r w:rsidR="00397766">
              <w:rPr>
                <w:rFonts w:asciiTheme="minorHAnsi" w:eastAsiaTheme="minorEastAsia" w:hAnsiTheme="minorHAnsi"/>
                <w:noProof/>
                <w:lang w:val="en-US"/>
              </w:rPr>
              <w:tab/>
            </w:r>
            <w:r w:rsidR="00397766" w:rsidRPr="000C0888">
              <w:rPr>
                <w:rStyle w:val="Hyperlink"/>
                <w:rFonts w:ascii="Times New Roman" w:hAnsi="Times New Roman" w:cs="Times New Roman"/>
                <w:noProof/>
              </w:rPr>
              <w:t>Pertimbangan Perancangan</w:t>
            </w:r>
            <w:r w:rsidR="00397766">
              <w:rPr>
                <w:noProof/>
                <w:webHidden/>
              </w:rPr>
              <w:tab/>
            </w:r>
            <w:r w:rsidR="00397766">
              <w:rPr>
                <w:noProof/>
                <w:webHidden/>
              </w:rPr>
              <w:fldChar w:fldCharType="begin"/>
            </w:r>
            <w:r w:rsidR="00397766">
              <w:rPr>
                <w:noProof/>
                <w:webHidden/>
              </w:rPr>
              <w:instrText xml:space="preserve"> PAGEREF _Toc129564634 \h </w:instrText>
            </w:r>
            <w:r w:rsidR="00397766">
              <w:rPr>
                <w:noProof/>
                <w:webHidden/>
              </w:rPr>
            </w:r>
            <w:r w:rsidR="00397766">
              <w:rPr>
                <w:noProof/>
                <w:webHidden/>
              </w:rPr>
              <w:fldChar w:fldCharType="separate"/>
            </w:r>
            <w:r w:rsidR="00397766">
              <w:rPr>
                <w:noProof/>
                <w:webHidden/>
              </w:rPr>
              <w:t>6</w:t>
            </w:r>
            <w:r w:rsidR="00397766">
              <w:rPr>
                <w:noProof/>
                <w:webHidden/>
              </w:rPr>
              <w:fldChar w:fldCharType="end"/>
            </w:r>
          </w:hyperlink>
        </w:p>
        <w:p w14:paraId="65DCA9F5" w14:textId="69950475" w:rsidR="00397766" w:rsidRDefault="008066A4">
          <w:pPr>
            <w:pStyle w:val="TOC2"/>
            <w:rPr>
              <w:rFonts w:asciiTheme="minorHAnsi" w:eastAsiaTheme="minorEastAsia" w:hAnsiTheme="minorHAnsi"/>
              <w:noProof/>
              <w:lang w:val="en-US"/>
            </w:rPr>
          </w:pPr>
          <w:hyperlink w:anchor="_Toc129564635" w:history="1">
            <w:r w:rsidR="00397766" w:rsidRPr="000C0888">
              <w:rPr>
                <w:rStyle w:val="Hyperlink"/>
                <w:rFonts w:ascii="Times New Roman" w:hAnsi="Times New Roman" w:cs="Times New Roman"/>
                <w:noProof/>
              </w:rPr>
              <w:t>2.3</w:t>
            </w:r>
            <w:r w:rsidR="00397766">
              <w:rPr>
                <w:rFonts w:asciiTheme="minorHAnsi" w:eastAsiaTheme="minorEastAsia" w:hAnsiTheme="minorHAnsi"/>
                <w:noProof/>
                <w:lang w:val="en-US"/>
              </w:rPr>
              <w:tab/>
            </w:r>
            <w:r w:rsidR="00397766" w:rsidRPr="000C0888">
              <w:rPr>
                <w:rStyle w:val="Hyperlink"/>
                <w:rFonts w:ascii="Times New Roman" w:hAnsi="Times New Roman" w:cs="Times New Roman"/>
                <w:noProof/>
              </w:rPr>
              <w:t>Analisis Teknis</w:t>
            </w:r>
            <w:r w:rsidR="00397766">
              <w:rPr>
                <w:noProof/>
                <w:webHidden/>
              </w:rPr>
              <w:tab/>
            </w:r>
            <w:r w:rsidR="00397766">
              <w:rPr>
                <w:noProof/>
                <w:webHidden/>
              </w:rPr>
              <w:fldChar w:fldCharType="begin"/>
            </w:r>
            <w:r w:rsidR="00397766">
              <w:rPr>
                <w:noProof/>
                <w:webHidden/>
              </w:rPr>
              <w:instrText xml:space="preserve"> PAGEREF _Toc129564635 \h </w:instrText>
            </w:r>
            <w:r w:rsidR="00397766">
              <w:rPr>
                <w:noProof/>
                <w:webHidden/>
              </w:rPr>
            </w:r>
            <w:r w:rsidR="00397766">
              <w:rPr>
                <w:noProof/>
                <w:webHidden/>
              </w:rPr>
              <w:fldChar w:fldCharType="separate"/>
            </w:r>
            <w:r w:rsidR="00397766">
              <w:rPr>
                <w:noProof/>
                <w:webHidden/>
              </w:rPr>
              <w:t>6</w:t>
            </w:r>
            <w:r w:rsidR="00397766">
              <w:rPr>
                <w:noProof/>
                <w:webHidden/>
              </w:rPr>
              <w:fldChar w:fldCharType="end"/>
            </w:r>
          </w:hyperlink>
        </w:p>
        <w:p w14:paraId="5D7103B4" w14:textId="018BAE4B" w:rsidR="00397766" w:rsidRDefault="008066A4">
          <w:pPr>
            <w:pStyle w:val="TOC3"/>
            <w:rPr>
              <w:rFonts w:asciiTheme="minorHAnsi" w:eastAsiaTheme="minorEastAsia" w:hAnsiTheme="minorHAnsi"/>
              <w:noProof/>
              <w:lang w:val="en-US"/>
            </w:rPr>
          </w:pPr>
          <w:hyperlink w:anchor="_Toc129564641" w:history="1">
            <w:r w:rsidR="00397766" w:rsidRPr="000C0888">
              <w:rPr>
                <w:rStyle w:val="Hyperlink"/>
                <w:rFonts w:ascii="Times New Roman" w:hAnsi="Times New Roman" w:cs="Times New Roman"/>
                <w:noProof/>
              </w:rPr>
              <w:t>2.3.1</w:t>
            </w:r>
            <w:r w:rsidR="00397766">
              <w:rPr>
                <w:rFonts w:asciiTheme="minorHAnsi" w:eastAsiaTheme="minorEastAsia" w:hAnsiTheme="minorHAnsi"/>
                <w:noProof/>
                <w:lang w:val="en-US"/>
              </w:rPr>
              <w:tab/>
            </w:r>
            <w:r w:rsidR="00397766" w:rsidRPr="000C0888">
              <w:rPr>
                <w:rStyle w:val="Hyperlink"/>
                <w:rFonts w:ascii="Times New Roman" w:hAnsi="Times New Roman" w:cs="Times New Roman"/>
                <w:noProof/>
              </w:rPr>
              <w:t>Bahasa Pemrograman</w:t>
            </w:r>
            <w:r w:rsidR="00397766">
              <w:rPr>
                <w:noProof/>
                <w:webHidden/>
              </w:rPr>
              <w:tab/>
            </w:r>
            <w:r w:rsidR="00397766">
              <w:rPr>
                <w:noProof/>
                <w:webHidden/>
              </w:rPr>
              <w:fldChar w:fldCharType="begin"/>
            </w:r>
            <w:r w:rsidR="00397766">
              <w:rPr>
                <w:noProof/>
                <w:webHidden/>
              </w:rPr>
              <w:instrText xml:space="preserve"> PAGEREF _Toc129564641 \h </w:instrText>
            </w:r>
            <w:r w:rsidR="00397766">
              <w:rPr>
                <w:noProof/>
                <w:webHidden/>
              </w:rPr>
            </w:r>
            <w:r w:rsidR="00397766">
              <w:rPr>
                <w:noProof/>
                <w:webHidden/>
              </w:rPr>
              <w:fldChar w:fldCharType="separate"/>
            </w:r>
            <w:r w:rsidR="00397766">
              <w:rPr>
                <w:noProof/>
                <w:webHidden/>
              </w:rPr>
              <w:t>7</w:t>
            </w:r>
            <w:r w:rsidR="00397766">
              <w:rPr>
                <w:noProof/>
                <w:webHidden/>
              </w:rPr>
              <w:fldChar w:fldCharType="end"/>
            </w:r>
          </w:hyperlink>
        </w:p>
        <w:p w14:paraId="53A7F937" w14:textId="2B641EA4" w:rsidR="00397766" w:rsidRDefault="008066A4">
          <w:pPr>
            <w:pStyle w:val="TOC3"/>
            <w:rPr>
              <w:rFonts w:asciiTheme="minorHAnsi" w:eastAsiaTheme="minorEastAsia" w:hAnsiTheme="minorHAnsi"/>
              <w:noProof/>
              <w:lang w:val="en-US"/>
            </w:rPr>
          </w:pPr>
          <w:hyperlink w:anchor="_Toc129564642" w:history="1">
            <w:r w:rsidR="00397766" w:rsidRPr="000C0888">
              <w:rPr>
                <w:rStyle w:val="Hyperlink"/>
                <w:rFonts w:ascii="Times New Roman" w:hAnsi="Times New Roman" w:cs="Times New Roman"/>
                <w:noProof/>
              </w:rPr>
              <w:t>2.3.2</w:t>
            </w:r>
            <w:r w:rsidR="00397766">
              <w:rPr>
                <w:rFonts w:asciiTheme="minorHAnsi" w:eastAsiaTheme="minorEastAsia" w:hAnsiTheme="minorHAnsi"/>
                <w:noProof/>
                <w:lang w:val="en-US"/>
              </w:rPr>
              <w:tab/>
            </w:r>
            <w:r w:rsidR="00397766" w:rsidRPr="000C0888">
              <w:rPr>
                <w:rStyle w:val="Hyperlink"/>
                <w:rFonts w:ascii="Times New Roman" w:hAnsi="Times New Roman" w:cs="Times New Roman"/>
                <w:noProof/>
              </w:rPr>
              <w:t>Rentang Data</w:t>
            </w:r>
            <w:r w:rsidR="00397766">
              <w:rPr>
                <w:noProof/>
                <w:webHidden/>
              </w:rPr>
              <w:tab/>
            </w:r>
            <w:r w:rsidR="00397766">
              <w:rPr>
                <w:noProof/>
                <w:webHidden/>
              </w:rPr>
              <w:fldChar w:fldCharType="begin"/>
            </w:r>
            <w:r w:rsidR="00397766">
              <w:rPr>
                <w:noProof/>
                <w:webHidden/>
              </w:rPr>
              <w:instrText xml:space="preserve"> PAGEREF _Toc129564642 \h </w:instrText>
            </w:r>
            <w:r w:rsidR="00397766">
              <w:rPr>
                <w:noProof/>
                <w:webHidden/>
              </w:rPr>
            </w:r>
            <w:r w:rsidR="00397766">
              <w:rPr>
                <w:noProof/>
                <w:webHidden/>
              </w:rPr>
              <w:fldChar w:fldCharType="separate"/>
            </w:r>
            <w:r w:rsidR="00397766">
              <w:rPr>
                <w:noProof/>
                <w:webHidden/>
              </w:rPr>
              <w:t>7</w:t>
            </w:r>
            <w:r w:rsidR="00397766">
              <w:rPr>
                <w:noProof/>
                <w:webHidden/>
              </w:rPr>
              <w:fldChar w:fldCharType="end"/>
            </w:r>
          </w:hyperlink>
        </w:p>
        <w:p w14:paraId="6E10913D" w14:textId="25F4FEAC" w:rsidR="00397766" w:rsidRDefault="008066A4">
          <w:pPr>
            <w:pStyle w:val="TOC3"/>
            <w:rPr>
              <w:rFonts w:asciiTheme="minorHAnsi" w:eastAsiaTheme="minorEastAsia" w:hAnsiTheme="minorHAnsi"/>
              <w:noProof/>
              <w:lang w:val="en-US"/>
            </w:rPr>
          </w:pPr>
          <w:hyperlink w:anchor="_Toc129564643" w:history="1">
            <w:r w:rsidR="00397766" w:rsidRPr="000C0888">
              <w:rPr>
                <w:rStyle w:val="Hyperlink"/>
                <w:rFonts w:ascii="Times New Roman" w:hAnsi="Times New Roman" w:cs="Times New Roman"/>
                <w:noProof/>
              </w:rPr>
              <w:t>2.3.3</w:t>
            </w:r>
            <w:r w:rsidR="00397766">
              <w:rPr>
                <w:rFonts w:asciiTheme="minorHAnsi" w:eastAsiaTheme="minorEastAsia" w:hAnsiTheme="minorHAnsi"/>
                <w:noProof/>
                <w:lang w:val="en-US"/>
              </w:rPr>
              <w:tab/>
            </w:r>
            <w:r w:rsidR="00397766" w:rsidRPr="000C0888">
              <w:rPr>
                <w:rStyle w:val="Hyperlink"/>
                <w:rFonts w:ascii="Times New Roman" w:hAnsi="Times New Roman" w:cs="Times New Roman"/>
                <w:noProof/>
              </w:rPr>
              <w:t>Format Data</w:t>
            </w:r>
            <w:r w:rsidR="00397766">
              <w:rPr>
                <w:noProof/>
                <w:webHidden/>
              </w:rPr>
              <w:tab/>
            </w:r>
            <w:r w:rsidR="00397766">
              <w:rPr>
                <w:noProof/>
                <w:webHidden/>
              </w:rPr>
              <w:fldChar w:fldCharType="begin"/>
            </w:r>
            <w:r w:rsidR="00397766">
              <w:rPr>
                <w:noProof/>
                <w:webHidden/>
              </w:rPr>
              <w:instrText xml:space="preserve"> PAGEREF _Toc129564643 \h </w:instrText>
            </w:r>
            <w:r w:rsidR="00397766">
              <w:rPr>
                <w:noProof/>
                <w:webHidden/>
              </w:rPr>
            </w:r>
            <w:r w:rsidR="00397766">
              <w:rPr>
                <w:noProof/>
                <w:webHidden/>
              </w:rPr>
              <w:fldChar w:fldCharType="separate"/>
            </w:r>
            <w:r w:rsidR="00397766">
              <w:rPr>
                <w:noProof/>
                <w:webHidden/>
              </w:rPr>
              <w:t>7</w:t>
            </w:r>
            <w:r w:rsidR="00397766">
              <w:rPr>
                <w:noProof/>
                <w:webHidden/>
              </w:rPr>
              <w:fldChar w:fldCharType="end"/>
            </w:r>
          </w:hyperlink>
        </w:p>
        <w:p w14:paraId="0CA0BE56" w14:textId="3376E49C" w:rsidR="00397766" w:rsidRDefault="008066A4">
          <w:pPr>
            <w:pStyle w:val="TOC3"/>
            <w:rPr>
              <w:rFonts w:asciiTheme="minorHAnsi" w:eastAsiaTheme="minorEastAsia" w:hAnsiTheme="minorHAnsi"/>
              <w:noProof/>
              <w:lang w:val="en-US"/>
            </w:rPr>
          </w:pPr>
          <w:hyperlink w:anchor="_Toc129564644" w:history="1">
            <w:r w:rsidR="00397766" w:rsidRPr="000C0888">
              <w:rPr>
                <w:rStyle w:val="Hyperlink"/>
                <w:rFonts w:ascii="Times New Roman" w:hAnsi="Times New Roman" w:cs="Times New Roman"/>
                <w:noProof/>
              </w:rPr>
              <w:t>2.3.4</w:t>
            </w:r>
            <w:r w:rsidR="00397766">
              <w:rPr>
                <w:rFonts w:asciiTheme="minorHAnsi" w:eastAsiaTheme="minorEastAsia" w:hAnsiTheme="minorHAnsi"/>
                <w:noProof/>
                <w:lang w:val="en-US"/>
              </w:rPr>
              <w:tab/>
            </w:r>
            <w:r w:rsidR="00397766" w:rsidRPr="000C0888">
              <w:rPr>
                <w:rStyle w:val="Hyperlink"/>
                <w:rFonts w:ascii="Times New Roman" w:hAnsi="Times New Roman" w:cs="Times New Roman"/>
                <w:noProof/>
              </w:rPr>
              <w:t>Algoritma K-Means</w:t>
            </w:r>
            <w:r w:rsidR="00397766">
              <w:rPr>
                <w:noProof/>
                <w:webHidden/>
              </w:rPr>
              <w:tab/>
            </w:r>
            <w:r w:rsidR="00397766">
              <w:rPr>
                <w:noProof/>
                <w:webHidden/>
              </w:rPr>
              <w:fldChar w:fldCharType="begin"/>
            </w:r>
            <w:r w:rsidR="00397766">
              <w:rPr>
                <w:noProof/>
                <w:webHidden/>
              </w:rPr>
              <w:instrText xml:space="preserve"> PAGEREF _Toc129564644 \h </w:instrText>
            </w:r>
            <w:r w:rsidR="00397766">
              <w:rPr>
                <w:noProof/>
                <w:webHidden/>
              </w:rPr>
            </w:r>
            <w:r w:rsidR="00397766">
              <w:rPr>
                <w:noProof/>
                <w:webHidden/>
              </w:rPr>
              <w:fldChar w:fldCharType="separate"/>
            </w:r>
            <w:r w:rsidR="00397766">
              <w:rPr>
                <w:noProof/>
                <w:webHidden/>
              </w:rPr>
              <w:t>7</w:t>
            </w:r>
            <w:r w:rsidR="00397766">
              <w:rPr>
                <w:noProof/>
                <w:webHidden/>
              </w:rPr>
              <w:fldChar w:fldCharType="end"/>
            </w:r>
          </w:hyperlink>
        </w:p>
        <w:p w14:paraId="0DB28F62" w14:textId="4590A718" w:rsidR="00397766" w:rsidRDefault="008066A4">
          <w:pPr>
            <w:pStyle w:val="TOC2"/>
            <w:rPr>
              <w:rFonts w:asciiTheme="minorHAnsi" w:eastAsiaTheme="minorEastAsia" w:hAnsiTheme="minorHAnsi"/>
              <w:noProof/>
              <w:lang w:val="en-US"/>
            </w:rPr>
          </w:pPr>
          <w:hyperlink w:anchor="_Toc129564645" w:history="1">
            <w:r w:rsidR="00397766" w:rsidRPr="000C0888">
              <w:rPr>
                <w:rStyle w:val="Hyperlink"/>
                <w:rFonts w:ascii="Times New Roman" w:hAnsi="Times New Roman" w:cs="Times New Roman"/>
                <w:noProof/>
              </w:rPr>
              <w:t>2.4</w:t>
            </w:r>
            <w:r w:rsidR="00397766">
              <w:rPr>
                <w:rFonts w:asciiTheme="minorHAnsi" w:eastAsiaTheme="minorEastAsia" w:hAnsiTheme="minorHAnsi"/>
                <w:noProof/>
                <w:lang w:val="en-US"/>
              </w:rPr>
              <w:tab/>
            </w:r>
            <w:r w:rsidR="00397766" w:rsidRPr="000C0888">
              <w:rPr>
                <w:rStyle w:val="Hyperlink"/>
                <w:rFonts w:ascii="Times New Roman" w:hAnsi="Times New Roman" w:cs="Times New Roman"/>
                <w:noProof/>
              </w:rPr>
              <w:t>Peralatan dan Bahan</w:t>
            </w:r>
            <w:r w:rsidR="00397766">
              <w:rPr>
                <w:noProof/>
                <w:webHidden/>
              </w:rPr>
              <w:tab/>
            </w:r>
            <w:r w:rsidR="00397766">
              <w:rPr>
                <w:noProof/>
                <w:webHidden/>
              </w:rPr>
              <w:fldChar w:fldCharType="begin"/>
            </w:r>
            <w:r w:rsidR="00397766">
              <w:rPr>
                <w:noProof/>
                <w:webHidden/>
              </w:rPr>
              <w:instrText xml:space="preserve"> PAGEREF _Toc129564645 \h </w:instrText>
            </w:r>
            <w:r w:rsidR="00397766">
              <w:rPr>
                <w:noProof/>
                <w:webHidden/>
              </w:rPr>
            </w:r>
            <w:r w:rsidR="00397766">
              <w:rPr>
                <w:noProof/>
                <w:webHidden/>
              </w:rPr>
              <w:fldChar w:fldCharType="separate"/>
            </w:r>
            <w:r w:rsidR="00397766">
              <w:rPr>
                <w:noProof/>
                <w:webHidden/>
              </w:rPr>
              <w:t>7</w:t>
            </w:r>
            <w:r w:rsidR="00397766">
              <w:rPr>
                <w:noProof/>
                <w:webHidden/>
              </w:rPr>
              <w:fldChar w:fldCharType="end"/>
            </w:r>
          </w:hyperlink>
        </w:p>
        <w:p w14:paraId="1633678A" w14:textId="6B23E482" w:rsidR="00397766" w:rsidRDefault="008066A4">
          <w:pPr>
            <w:pStyle w:val="TOC1"/>
            <w:rPr>
              <w:rFonts w:asciiTheme="minorHAnsi" w:eastAsiaTheme="minorEastAsia" w:hAnsiTheme="minorHAnsi"/>
              <w:b w:val="0"/>
              <w:noProof/>
              <w:lang w:val="en-US"/>
            </w:rPr>
          </w:pPr>
          <w:hyperlink w:anchor="_Toc129564646" w:history="1">
            <w:r w:rsidR="00397766" w:rsidRPr="000C0888">
              <w:rPr>
                <w:rStyle w:val="Hyperlink"/>
                <w:rFonts w:ascii="Times New Roman" w:hAnsi="Times New Roman" w:cs="Times New Roman"/>
                <w:noProof/>
              </w:rPr>
              <w:t>DAFTAR PUSTAKA</w:t>
            </w:r>
            <w:r w:rsidR="00397766">
              <w:rPr>
                <w:noProof/>
                <w:webHidden/>
              </w:rPr>
              <w:tab/>
            </w:r>
            <w:r w:rsidR="00397766">
              <w:rPr>
                <w:noProof/>
                <w:webHidden/>
              </w:rPr>
              <w:fldChar w:fldCharType="begin"/>
            </w:r>
            <w:r w:rsidR="00397766">
              <w:rPr>
                <w:noProof/>
                <w:webHidden/>
              </w:rPr>
              <w:instrText xml:space="preserve"> PAGEREF _Toc129564646 \h </w:instrText>
            </w:r>
            <w:r w:rsidR="00397766">
              <w:rPr>
                <w:noProof/>
                <w:webHidden/>
              </w:rPr>
            </w:r>
            <w:r w:rsidR="00397766">
              <w:rPr>
                <w:noProof/>
                <w:webHidden/>
              </w:rPr>
              <w:fldChar w:fldCharType="separate"/>
            </w:r>
            <w:r w:rsidR="00397766">
              <w:rPr>
                <w:noProof/>
                <w:webHidden/>
              </w:rPr>
              <w:t>9</w:t>
            </w:r>
            <w:r w:rsidR="00397766">
              <w:rPr>
                <w:noProof/>
                <w:webHidden/>
              </w:rPr>
              <w:fldChar w:fldCharType="end"/>
            </w:r>
          </w:hyperlink>
        </w:p>
        <w:p w14:paraId="5EAF07CF" w14:textId="4D17D0CE" w:rsidR="00827846" w:rsidRPr="00F46AF2" w:rsidRDefault="00827846" w:rsidP="00827846">
          <w:pPr>
            <w:widowControl w:val="0"/>
            <w:autoSpaceDE w:val="0"/>
            <w:autoSpaceDN w:val="0"/>
            <w:spacing w:line="398" w:lineRule="auto"/>
            <w:ind w:left="1560" w:right="1841"/>
            <w:jc w:val="center"/>
            <w:outlineLvl w:val="3"/>
            <w:rPr>
              <w:rFonts w:ascii="Times New Roman" w:hAnsi="Times New Roman" w:cs="Times New Roman"/>
              <w:b/>
              <w:bCs/>
              <w:noProof/>
              <w:sz w:val="20"/>
              <w:szCs w:val="20"/>
            </w:rPr>
          </w:pPr>
          <w:r w:rsidRPr="00F46AF2">
            <w:rPr>
              <w:rFonts w:ascii="Times New Roman" w:hAnsi="Times New Roman" w:cs="Times New Roman"/>
              <w:b/>
              <w:bCs/>
              <w:noProof/>
            </w:rPr>
            <w:fldChar w:fldCharType="end"/>
          </w:r>
        </w:p>
      </w:sdtContent>
    </w:sdt>
    <w:p w14:paraId="4F15E434" w14:textId="132DCA1A" w:rsidR="002A013C" w:rsidRPr="00F46AF2" w:rsidRDefault="002A013C" w:rsidP="00827846">
      <w:pPr>
        <w:widowControl w:val="0"/>
        <w:autoSpaceDE w:val="0"/>
        <w:autoSpaceDN w:val="0"/>
        <w:spacing w:line="398" w:lineRule="auto"/>
        <w:ind w:left="1560" w:right="1841"/>
        <w:jc w:val="center"/>
        <w:outlineLvl w:val="3"/>
        <w:rPr>
          <w:rFonts w:ascii="Times New Roman" w:eastAsia="Times New Roman" w:hAnsi="Times New Roman" w:cs="Times New Roman"/>
          <w:b/>
          <w:bCs/>
          <w:sz w:val="24"/>
          <w:szCs w:val="24"/>
          <w:lang w:val="en-US"/>
        </w:rPr>
      </w:pPr>
      <w:r w:rsidRPr="00F46AF2">
        <w:rPr>
          <w:rFonts w:ascii="Times New Roman" w:hAnsi="Times New Roman" w:cs="Times New Roman"/>
        </w:rPr>
        <w:br w:type="page"/>
      </w:r>
    </w:p>
    <w:p w14:paraId="47A3C5C1" w14:textId="77777777" w:rsidR="00E47360" w:rsidRDefault="00E47360" w:rsidP="001116C9">
      <w:pPr>
        <w:pStyle w:val="Heading1"/>
        <w:spacing w:after="240" w:line="720" w:lineRule="auto"/>
        <w:rPr>
          <w:rFonts w:ascii="Times New Roman" w:hAnsi="Times New Roman" w:cs="Times New Roman"/>
        </w:rPr>
        <w:sectPr w:rsidR="00E47360" w:rsidSect="00CA1E0C">
          <w:footerReference w:type="default" r:id="rId8"/>
          <w:footerReference w:type="first" r:id="rId9"/>
          <w:type w:val="continuous"/>
          <w:pgSz w:w="11906" w:h="16838" w:code="9"/>
          <w:pgMar w:top="1701" w:right="1701" w:bottom="1701" w:left="2268" w:header="706" w:footer="706" w:gutter="0"/>
          <w:pgNumType w:fmt="lowerRoman" w:start="1" w:chapStyle="1"/>
          <w:cols w:space="708"/>
          <w:titlePg/>
          <w:docGrid w:linePitch="360"/>
        </w:sectPr>
      </w:pPr>
    </w:p>
    <w:p w14:paraId="730ECA23" w14:textId="449FF5C1" w:rsidR="00790067" w:rsidRPr="00F46AF2" w:rsidRDefault="00FB32FF" w:rsidP="001116C9">
      <w:pPr>
        <w:pStyle w:val="Heading1"/>
        <w:spacing w:after="240" w:line="720" w:lineRule="auto"/>
        <w:rPr>
          <w:rFonts w:ascii="Times New Roman" w:hAnsi="Times New Roman" w:cs="Times New Roman"/>
        </w:rPr>
      </w:pPr>
      <w:bookmarkStart w:id="2" w:name="_Toc129564617"/>
      <w:r w:rsidRPr="00F46AF2">
        <w:rPr>
          <w:rFonts w:ascii="Times New Roman" w:hAnsi="Times New Roman" w:cs="Times New Roman"/>
        </w:rPr>
        <w:lastRenderedPageBreak/>
        <w:t>BAB I</w:t>
      </w:r>
      <w:r w:rsidR="00BF4429" w:rsidRPr="00F46AF2">
        <w:rPr>
          <w:rFonts w:ascii="Times New Roman" w:hAnsi="Times New Roman" w:cs="Times New Roman"/>
        </w:rPr>
        <w:t>.</w:t>
      </w:r>
      <w:r w:rsidRPr="00F46AF2">
        <w:rPr>
          <w:rFonts w:ascii="Times New Roman" w:hAnsi="Times New Roman" w:cs="Times New Roman"/>
        </w:rPr>
        <w:t xml:space="preserve"> </w:t>
      </w:r>
      <w:r w:rsidR="00790067" w:rsidRPr="00F46AF2">
        <w:rPr>
          <w:rFonts w:ascii="Times New Roman" w:hAnsi="Times New Roman" w:cs="Times New Roman"/>
        </w:rPr>
        <w:t>PENDAHULUAN</w:t>
      </w:r>
      <w:bookmarkEnd w:id="1"/>
      <w:bookmarkEnd w:id="2"/>
    </w:p>
    <w:p w14:paraId="04FD5472" w14:textId="29546815" w:rsidR="004E4CD7" w:rsidRPr="00F46AF2" w:rsidRDefault="00E31EC5" w:rsidP="001116C9">
      <w:pPr>
        <w:pStyle w:val="Heading2"/>
        <w:numPr>
          <w:ilvl w:val="1"/>
          <w:numId w:val="1"/>
        </w:numPr>
        <w:spacing w:line="480" w:lineRule="auto"/>
        <w:ind w:left="539" w:hanging="539"/>
        <w:rPr>
          <w:rFonts w:ascii="Times New Roman" w:hAnsi="Times New Roman" w:cs="Times New Roman"/>
          <w:lang w:val="en-US"/>
        </w:rPr>
      </w:pPr>
      <w:bookmarkStart w:id="3" w:name="_Toc129564618"/>
      <w:r w:rsidRPr="00F46AF2">
        <w:rPr>
          <w:rFonts w:ascii="Times New Roman" w:hAnsi="Times New Roman" w:cs="Times New Roman"/>
          <w:lang w:val="en-US"/>
        </w:rPr>
        <w:t>Latar Belakang</w:t>
      </w:r>
      <w:bookmarkEnd w:id="3"/>
    </w:p>
    <w:p w14:paraId="23D62008" w14:textId="36AAE1BF" w:rsidR="00EC06BD" w:rsidRPr="00F46AF2" w:rsidRDefault="00EC06BD" w:rsidP="00EC06BD">
      <w:pPr>
        <w:pStyle w:val="BodyText"/>
        <w:spacing w:line="360" w:lineRule="auto"/>
        <w:rPr>
          <w:rFonts w:ascii="Times New Roman" w:hAnsi="Times New Roman" w:cs="Times New Roman"/>
        </w:rPr>
      </w:pPr>
      <w:bookmarkStart w:id="4" w:name="_Hlk122849425"/>
      <w:r w:rsidRPr="00F46AF2">
        <w:rPr>
          <w:rFonts w:ascii="Times New Roman" w:hAnsi="Times New Roman" w:cs="Times New Roman"/>
        </w:rPr>
        <w:t xml:space="preserve">Cryptocurrency merupakan mata uang virtual yang digunakan sebagai mata uang alternatif dimana mata uang tersebut dihasilkan dan diperdagangkan melalui proses kriptografi. Kebanyakan dari Cryptocurrency tersebut bersifat desentralisasi dalam jaringan berbasis computer </w:t>
      </w:r>
      <w:r w:rsidR="00AB3E4E">
        <w:rPr>
          <w:rFonts w:ascii="Times New Roman" w:hAnsi="Times New Roman" w:cs="Times New Roman"/>
        </w:rPr>
        <w:t>yang</w:t>
      </w:r>
      <w:r w:rsidRPr="00F46AF2">
        <w:rPr>
          <w:rFonts w:ascii="Times New Roman" w:hAnsi="Times New Roman" w:cs="Times New Roman"/>
        </w:rPr>
        <w:t xml:space="preserve"> berdasarkan pada teknologi peer-to-peer dan kriptografi opensource yang tidak bergantung pada otoritas pusat seperti bank pusat atau institusi administratif lainnya (</w:t>
      </w:r>
      <w:proofErr w:type="spellStart"/>
      <w:r w:rsidRPr="00F46AF2">
        <w:rPr>
          <w:rFonts w:ascii="Times New Roman" w:hAnsi="Times New Roman" w:cs="Times New Roman"/>
        </w:rPr>
        <w:t>Nugraha</w:t>
      </w:r>
      <w:proofErr w:type="spellEnd"/>
      <w:r w:rsidRPr="00F46AF2">
        <w:rPr>
          <w:rFonts w:ascii="Times New Roman" w:hAnsi="Times New Roman" w:cs="Times New Roman"/>
        </w:rPr>
        <w:t>, 2018).</w:t>
      </w:r>
    </w:p>
    <w:p w14:paraId="6897A9F9" w14:textId="77777777" w:rsidR="00EC06BD" w:rsidRPr="00F46AF2" w:rsidRDefault="00EC06BD" w:rsidP="00EC06BD">
      <w:pPr>
        <w:pStyle w:val="BodyText"/>
        <w:spacing w:line="360" w:lineRule="auto"/>
        <w:rPr>
          <w:rFonts w:ascii="Times New Roman" w:hAnsi="Times New Roman" w:cs="Times New Roman"/>
        </w:rPr>
      </w:pPr>
      <w:r w:rsidRPr="00F46AF2">
        <w:rPr>
          <w:rFonts w:ascii="Times New Roman" w:hAnsi="Times New Roman" w:cs="Times New Roman"/>
        </w:rPr>
        <w:t>Bitcoin adalah sebuah mata uang digital atau kripto yang didesain untuk menjadi sebuah sistem pembayaran elektronik yang aman dan tidak terpengaruh oleh pihak manapun. Bitcoin menggunakan teknologi blockchain untuk mencatat transaksi-transaksi yang terjadi, sehingga setiap transaksi yang tercatat dalam blockchain tersebut tidak dapat diubah atau dihapus. Bitcoin pertama kali diperkenalkan pada tahun 2008 oleh seseorang atau kelompok yang dikenal dengan nama Satoshi Nakamoto dalam sebuah artikel yang diterbitkan di internet. Sejak saat itu, Bitcoin telah menjadi salah satu mata uang digital yang paling populer dan terkenal, dengan nilai yang cukup volatil namun juga menawarkan potensi keuntungan yang tinggi bagi para penggunanya (Nakamoto, 2018).</w:t>
      </w:r>
    </w:p>
    <w:p w14:paraId="1D6091D9" w14:textId="77777777" w:rsidR="00EC06BD" w:rsidRPr="00F46AF2" w:rsidRDefault="00EC06BD" w:rsidP="00EC06BD">
      <w:pPr>
        <w:pStyle w:val="BodyText"/>
        <w:spacing w:line="360" w:lineRule="auto"/>
        <w:rPr>
          <w:rFonts w:ascii="Times New Roman" w:hAnsi="Times New Roman" w:cs="Times New Roman"/>
        </w:rPr>
      </w:pPr>
      <w:r w:rsidRPr="00F46AF2">
        <w:rPr>
          <w:rFonts w:ascii="Times New Roman" w:hAnsi="Times New Roman" w:cs="Times New Roman"/>
        </w:rPr>
        <w:t>Berdasarkan data dari Badan Pengawas Perdagangan Berjangka Komoditi (Bappebti) terdapat 16,1 juta investor aset kripto di Indonesia per Agustus 2022. Jumlah total investor aset kripto hanya 11,2 juta pada akhir tahun 2021, menandakan bahwa selama periode Januari hingga Agustus 2022, terjadi peningkatan sekitar 43,75 persen jumlah investor aset kripto. Hal ini menjadi semakin menarik ketika dibandingkan dengan data investor pasar modal per Juli 2022, dimana jumlah investor aset kripto pada bulan tersebut melebihi dari 15,57 juta orang. Jumlah ini 6,27 juta lebih banyak dibandingkan investor pasar modal Indonesia yang berjumlah 9,3 juta orang. Selain itu, volume transaksi aset kripto periode Januari hingga Agustus 2022 yang dilansir Bappebti tercatat setidaknya     Rp. 249,3 triliun.</w:t>
      </w:r>
    </w:p>
    <w:p w14:paraId="1CC7E3E3" w14:textId="30FE4788" w:rsidR="00EC06BD" w:rsidRDefault="00EC06BD" w:rsidP="00EC06BD">
      <w:pPr>
        <w:pStyle w:val="BodyText"/>
        <w:spacing w:line="360" w:lineRule="auto"/>
        <w:rPr>
          <w:rFonts w:ascii="Times New Roman" w:hAnsi="Times New Roman" w:cs="Times New Roman"/>
        </w:rPr>
      </w:pPr>
      <w:r w:rsidRPr="00F46AF2">
        <w:rPr>
          <w:rFonts w:ascii="Times New Roman" w:hAnsi="Times New Roman" w:cs="Times New Roman"/>
        </w:rPr>
        <w:t xml:space="preserve">Cryptocurrency merupakan salah satu bentuk mata uang digital yang telah populer akhir-akhir ini, dan telah menarik perhatian banyak orang karena potensi keuntungan yang </w:t>
      </w:r>
      <w:r w:rsidR="003369F6" w:rsidRPr="00F46AF2">
        <w:rPr>
          <w:rFonts w:ascii="Times New Roman" w:hAnsi="Times New Roman" w:cs="Times New Roman"/>
        </w:rPr>
        <w:t>ditawarkan nya</w:t>
      </w:r>
      <w:r w:rsidRPr="00F46AF2">
        <w:rPr>
          <w:rFonts w:ascii="Times New Roman" w:hAnsi="Times New Roman" w:cs="Times New Roman"/>
        </w:rPr>
        <w:t xml:space="preserve">. Namun, cryptocurrency juga memiliki nilai yang sangat volatil dan sering mengalami fluktuasi harga yang cukup besar, sehingga tidak selalu menjadi pilihan yang aman bagi para investor (Investopedia, 2022). Hal ini memberikan ruang pada berbagai </w:t>
      </w:r>
      <w:r w:rsidRPr="00F46AF2">
        <w:rPr>
          <w:rFonts w:ascii="Times New Roman" w:hAnsi="Times New Roman" w:cs="Times New Roman"/>
        </w:rPr>
        <w:lastRenderedPageBreak/>
        <w:t>penelitian terkait untuk memahami trend dan melakukan prediksi pada suatu aset kripto.</w:t>
      </w:r>
    </w:p>
    <w:p w14:paraId="06AD7A4B" w14:textId="127CD92F" w:rsidR="00EC06BD" w:rsidRPr="00F46AF2" w:rsidRDefault="00F531FB" w:rsidP="005937F7">
      <w:pPr>
        <w:pStyle w:val="BodyText"/>
        <w:spacing w:line="360" w:lineRule="auto"/>
        <w:rPr>
          <w:rFonts w:ascii="Times New Roman" w:hAnsi="Times New Roman" w:cs="Times New Roman"/>
        </w:rPr>
      </w:pPr>
      <w:r>
        <w:rPr>
          <w:rFonts w:ascii="Times New Roman" w:hAnsi="Times New Roman" w:cs="Times New Roman"/>
        </w:rPr>
        <w:t xml:space="preserve">Penelitian terhadap cryptocurrency telah banyak dilakukan. Beberapa diantaranya yaitu, </w:t>
      </w:r>
      <w:proofErr w:type="spellStart"/>
      <w:r w:rsidRPr="00F46AF2">
        <w:rPr>
          <w:rFonts w:ascii="Times New Roman" w:hAnsi="Times New Roman" w:cs="Times New Roman"/>
        </w:rPr>
        <w:t>Chilamkurti</w:t>
      </w:r>
      <w:proofErr w:type="spellEnd"/>
      <w:r>
        <w:rPr>
          <w:rFonts w:ascii="Times New Roman" w:hAnsi="Times New Roman" w:cs="Times New Roman"/>
        </w:rPr>
        <w:t xml:space="preserve"> et al (2020)</w:t>
      </w:r>
      <w:r w:rsidR="009758D5">
        <w:rPr>
          <w:rFonts w:ascii="Times New Roman" w:hAnsi="Times New Roman" w:cs="Times New Roman"/>
        </w:rPr>
        <w:t xml:space="preserve"> dan</w:t>
      </w:r>
      <w:r w:rsidR="005A50E2">
        <w:rPr>
          <w:rFonts w:ascii="Times New Roman" w:hAnsi="Times New Roman" w:cs="Times New Roman"/>
        </w:rPr>
        <w:t xml:space="preserve"> </w:t>
      </w:r>
      <w:r w:rsidR="005A50E2" w:rsidRPr="005A50E2">
        <w:rPr>
          <w:rFonts w:ascii="Times New Roman" w:hAnsi="Times New Roman" w:cs="Times New Roman"/>
        </w:rPr>
        <w:t>Hua (2020)</w:t>
      </w:r>
      <w:r>
        <w:rPr>
          <w:rFonts w:ascii="Times New Roman" w:hAnsi="Times New Roman" w:cs="Times New Roman"/>
        </w:rPr>
        <w:t xml:space="preserve"> yang melakukan prediksi</w:t>
      </w:r>
      <w:r w:rsidR="005A50E2">
        <w:rPr>
          <w:rFonts w:ascii="Times New Roman" w:hAnsi="Times New Roman" w:cs="Times New Roman"/>
        </w:rPr>
        <w:t xml:space="preserve"> harga</w:t>
      </w:r>
      <w:r>
        <w:rPr>
          <w:rFonts w:ascii="Times New Roman" w:hAnsi="Times New Roman" w:cs="Times New Roman"/>
        </w:rPr>
        <w:t xml:space="preserve"> Bitcoin </w:t>
      </w:r>
      <w:proofErr w:type="spellStart"/>
      <w:r>
        <w:rPr>
          <w:rFonts w:ascii="Times New Roman" w:hAnsi="Times New Roman" w:cs="Times New Roman"/>
        </w:rPr>
        <w:t>meggunakan</w:t>
      </w:r>
      <w:proofErr w:type="spellEnd"/>
      <w:r>
        <w:rPr>
          <w:rFonts w:ascii="Times New Roman" w:hAnsi="Times New Roman" w:cs="Times New Roman"/>
        </w:rPr>
        <w:t xml:space="preserve"> ARIMA Model</w:t>
      </w:r>
      <w:r w:rsidR="005A50E2">
        <w:rPr>
          <w:rFonts w:ascii="Times New Roman" w:hAnsi="Times New Roman" w:cs="Times New Roman"/>
        </w:rPr>
        <w:t xml:space="preserve">. Lalu, </w:t>
      </w:r>
      <w:r w:rsidR="005A50E2" w:rsidRPr="005A50E2">
        <w:rPr>
          <w:rFonts w:ascii="Times New Roman" w:hAnsi="Times New Roman" w:cs="Times New Roman"/>
        </w:rPr>
        <w:t>Andi (2021)</w:t>
      </w:r>
      <w:r w:rsidR="005A50E2">
        <w:rPr>
          <w:rFonts w:ascii="Times New Roman" w:hAnsi="Times New Roman" w:cs="Times New Roman"/>
        </w:rPr>
        <w:t xml:space="preserve">, </w:t>
      </w:r>
      <w:r w:rsidR="005A50E2" w:rsidRPr="005A50E2">
        <w:rPr>
          <w:rFonts w:ascii="Times New Roman" w:hAnsi="Times New Roman" w:cs="Times New Roman"/>
        </w:rPr>
        <w:t>Hua (2020)</w:t>
      </w:r>
      <w:r w:rsidR="009758D5">
        <w:rPr>
          <w:rFonts w:ascii="Times New Roman" w:hAnsi="Times New Roman" w:cs="Times New Roman"/>
        </w:rPr>
        <w:t xml:space="preserve"> dan</w:t>
      </w:r>
      <w:r w:rsidR="005A50E2">
        <w:rPr>
          <w:rFonts w:ascii="Times New Roman" w:hAnsi="Times New Roman" w:cs="Times New Roman"/>
        </w:rPr>
        <w:t xml:space="preserve"> </w:t>
      </w:r>
      <w:r w:rsidR="005A50E2" w:rsidRPr="005A50E2">
        <w:rPr>
          <w:rFonts w:ascii="Times New Roman" w:hAnsi="Times New Roman" w:cs="Times New Roman"/>
        </w:rPr>
        <w:t>Kwon</w:t>
      </w:r>
      <w:r w:rsidR="005A50E2">
        <w:rPr>
          <w:rFonts w:ascii="Times New Roman" w:hAnsi="Times New Roman" w:cs="Times New Roman"/>
        </w:rPr>
        <w:t xml:space="preserve"> et al </w:t>
      </w:r>
      <w:r w:rsidR="005A50E2" w:rsidRPr="005A50E2">
        <w:rPr>
          <w:rFonts w:ascii="Times New Roman" w:hAnsi="Times New Roman" w:cs="Times New Roman"/>
        </w:rPr>
        <w:t>(2019)</w:t>
      </w:r>
      <w:r w:rsidR="005A50E2">
        <w:rPr>
          <w:rFonts w:ascii="Times New Roman" w:hAnsi="Times New Roman" w:cs="Times New Roman"/>
        </w:rPr>
        <w:t xml:space="preserve"> menggunakan model LSTM untuk memprediksi harga Bitcoin</w:t>
      </w:r>
      <w:r w:rsidR="001A15E9">
        <w:rPr>
          <w:rFonts w:ascii="Times New Roman" w:hAnsi="Times New Roman" w:cs="Times New Roman"/>
        </w:rPr>
        <w:t xml:space="preserve">. Sementara itu, </w:t>
      </w:r>
      <w:r w:rsidR="0062162F">
        <w:rPr>
          <w:rFonts w:ascii="Times New Roman" w:hAnsi="Times New Roman" w:cs="Times New Roman"/>
        </w:rPr>
        <w:t>dalam bidang pengelompokkan</w:t>
      </w:r>
      <w:r w:rsidR="009758D5">
        <w:rPr>
          <w:rFonts w:ascii="Times New Roman" w:hAnsi="Times New Roman" w:cs="Times New Roman"/>
        </w:rPr>
        <w:t xml:space="preserve"> </w:t>
      </w:r>
      <w:r w:rsidR="00F4431E">
        <w:rPr>
          <w:rFonts w:ascii="Times New Roman" w:hAnsi="Times New Roman" w:cs="Times New Roman"/>
        </w:rPr>
        <w:t xml:space="preserve">dan analisis data pada </w:t>
      </w:r>
      <w:r w:rsidR="009758D5">
        <w:rPr>
          <w:rFonts w:ascii="Times New Roman" w:hAnsi="Times New Roman" w:cs="Times New Roman"/>
        </w:rPr>
        <w:t>Bitcoin</w:t>
      </w:r>
      <w:r w:rsidR="0062162F">
        <w:rPr>
          <w:rFonts w:ascii="Times New Roman" w:hAnsi="Times New Roman" w:cs="Times New Roman"/>
        </w:rPr>
        <w:t xml:space="preserve"> terdapat metode </w:t>
      </w:r>
      <w:r w:rsidR="0062162F" w:rsidRPr="009758D5">
        <w:rPr>
          <w:rFonts w:ascii="Times New Roman" w:hAnsi="Times New Roman" w:cs="Times New Roman"/>
          <w:i/>
          <w:iCs/>
        </w:rPr>
        <w:t>clustering</w:t>
      </w:r>
      <w:r w:rsidR="0062162F">
        <w:rPr>
          <w:rFonts w:ascii="Times New Roman" w:hAnsi="Times New Roman" w:cs="Times New Roman"/>
        </w:rPr>
        <w:t xml:space="preserve"> menggunakan algoritma K-</w:t>
      </w:r>
      <w:proofErr w:type="gramStart"/>
      <w:r w:rsidR="0062162F">
        <w:rPr>
          <w:rFonts w:ascii="Times New Roman" w:hAnsi="Times New Roman" w:cs="Times New Roman"/>
        </w:rPr>
        <w:t>Means</w:t>
      </w:r>
      <w:proofErr w:type="gramEnd"/>
      <w:r w:rsidR="009758D5">
        <w:rPr>
          <w:rFonts w:ascii="Times New Roman" w:hAnsi="Times New Roman" w:cs="Times New Roman"/>
        </w:rPr>
        <w:t xml:space="preserve"> yang dilakukan oleh Das et al (2023), </w:t>
      </w:r>
      <w:proofErr w:type="spellStart"/>
      <w:r w:rsidR="009758D5">
        <w:rPr>
          <w:rFonts w:ascii="Times New Roman" w:hAnsi="Times New Roman" w:cs="Times New Roman"/>
        </w:rPr>
        <w:t>Fitriani</w:t>
      </w:r>
      <w:proofErr w:type="spellEnd"/>
      <w:r w:rsidR="009758D5">
        <w:rPr>
          <w:rFonts w:ascii="Times New Roman" w:hAnsi="Times New Roman" w:cs="Times New Roman"/>
        </w:rPr>
        <w:t xml:space="preserve"> (2021), dan </w:t>
      </w:r>
      <w:proofErr w:type="spellStart"/>
      <w:r w:rsidR="009758D5">
        <w:rPr>
          <w:rFonts w:ascii="Times New Roman" w:hAnsi="Times New Roman" w:cs="Times New Roman"/>
        </w:rPr>
        <w:t>Baradas</w:t>
      </w:r>
      <w:proofErr w:type="spellEnd"/>
      <w:r w:rsidR="009758D5">
        <w:rPr>
          <w:rFonts w:ascii="Times New Roman" w:hAnsi="Times New Roman" w:cs="Times New Roman"/>
        </w:rPr>
        <w:t xml:space="preserve"> (2022). </w:t>
      </w:r>
      <w:r w:rsidR="00EC06BD" w:rsidRPr="00F46AF2">
        <w:rPr>
          <w:rFonts w:ascii="Times New Roman" w:hAnsi="Times New Roman" w:cs="Times New Roman"/>
        </w:rPr>
        <w:t xml:space="preserve"> </w:t>
      </w:r>
    </w:p>
    <w:p w14:paraId="3A7EA425" w14:textId="6D675247" w:rsidR="0011663C" w:rsidRPr="00F46AF2" w:rsidRDefault="00EC06BD" w:rsidP="0011663C">
      <w:pPr>
        <w:pStyle w:val="BodyText"/>
        <w:spacing w:line="360" w:lineRule="auto"/>
        <w:rPr>
          <w:rFonts w:ascii="Times New Roman" w:hAnsi="Times New Roman" w:cs="Times New Roman"/>
        </w:rPr>
      </w:pPr>
      <w:r w:rsidRPr="00F46AF2">
        <w:rPr>
          <w:rFonts w:ascii="Times New Roman" w:hAnsi="Times New Roman" w:cs="Times New Roman"/>
        </w:rPr>
        <w:t>Berdasarkan penelitian sejenis mengenai prediksi, perbandingan, maupun pembelajaran dalam memahami Bitcoin sebagai mata uang digital. Bitcoin cenderung memiliki pola dalam transaksi dan data historikal-nya. Hal ini sering dimanfaatkan untuk mengurangi resiko investasi pada Bitcoin. Seringnya, prediksi Bitcoin memanfaatkan data historikal harga tutup berdasarkan waktu, sehingga pola yang dimiliki cenderung bergantung pada kondisi pasar yang stabil</w:t>
      </w:r>
      <w:r w:rsidR="00775B24">
        <w:rPr>
          <w:rFonts w:ascii="Times New Roman" w:hAnsi="Times New Roman" w:cs="Times New Roman"/>
        </w:rPr>
        <w:t xml:space="preserve"> atau terdistribusi secara normal</w:t>
      </w:r>
      <w:r w:rsidRPr="00F46AF2">
        <w:rPr>
          <w:rFonts w:ascii="Times New Roman" w:hAnsi="Times New Roman" w:cs="Times New Roman"/>
        </w:rPr>
        <w:t>. Beberapa penelitian cenderung memiliki nilai galat yang besar saat memprediksi harga</w:t>
      </w:r>
      <w:r w:rsidR="00DE2F42">
        <w:rPr>
          <w:rFonts w:ascii="Times New Roman" w:hAnsi="Times New Roman" w:cs="Times New Roman"/>
        </w:rPr>
        <w:t>. Seringnya terjadi</w:t>
      </w:r>
      <w:r w:rsidRPr="00F46AF2">
        <w:rPr>
          <w:rFonts w:ascii="Times New Roman" w:hAnsi="Times New Roman" w:cs="Times New Roman"/>
        </w:rPr>
        <w:t xml:space="preserve"> pada kondisi pasar dengan transaksi yang tidak wajar, transaksi ini kemudian disebut sebagai transaksi paus.</w:t>
      </w:r>
    </w:p>
    <w:bookmarkEnd w:id="4"/>
    <w:p w14:paraId="27265C43" w14:textId="77777777" w:rsidR="0011663C" w:rsidRPr="00F46AF2" w:rsidRDefault="0011663C" w:rsidP="0011663C">
      <w:pPr>
        <w:pStyle w:val="BodyText"/>
        <w:spacing w:line="360" w:lineRule="auto"/>
        <w:rPr>
          <w:rFonts w:ascii="Times New Roman" w:hAnsi="Times New Roman" w:cs="Times New Roman"/>
        </w:rPr>
      </w:pPr>
      <w:r w:rsidRPr="00F46AF2">
        <w:rPr>
          <w:rFonts w:ascii="Times New Roman" w:hAnsi="Times New Roman" w:cs="Times New Roman"/>
        </w:rPr>
        <w:t>Berdasarkan latar belakang tersebut diperlukan sebuah analisis yang dapat memberikan wawasan mengenai Transaksi Paus. Data transaksi Paus dalam perdagangan Bitcoin tidak dapat diketahui dengan jelas. Namun, terdapat indikasi yang dapat menjadi parameter Transaksi Paus. Dengan memperhatikan variable Volume transaksi dan banyak transaksi yang terjadi persatuan waktu. Di dapat sebuah wawasan bahwa perbandingan kedua variable tersebut dapat menjadi indikasi dari Transaksi Paus. Hal ini terlihat dari banyak transaksi yang sedikit namun Volume transaksi yang besar.</w:t>
      </w:r>
    </w:p>
    <w:p w14:paraId="3C4AC29E" w14:textId="2E9BB1F0" w:rsidR="00EC06BD" w:rsidRPr="00F46AF2" w:rsidRDefault="0011663C" w:rsidP="0011663C">
      <w:pPr>
        <w:pStyle w:val="BodyText"/>
        <w:spacing w:line="360" w:lineRule="auto"/>
        <w:rPr>
          <w:rFonts w:ascii="Times New Roman" w:hAnsi="Times New Roman" w:cs="Times New Roman"/>
        </w:rPr>
      </w:pPr>
      <w:r w:rsidRPr="00F46AF2">
        <w:rPr>
          <w:rFonts w:ascii="Times New Roman" w:hAnsi="Times New Roman" w:cs="Times New Roman"/>
        </w:rPr>
        <w:t xml:space="preserve">Dengan </w:t>
      </w:r>
      <w:r w:rsidR="00474557" w:rsidRPr="00F46AF2">
        <w:rPr>
          <w:rFonts w:ascii="Times New Roman" w:hAnsi="Times New Roman" w:cs="Times New Roman"/>
        </w:rPr>
        <w:t>menganalisis</w:t>
      </w:r>
      <w:r w:rsidRPr="00F46AF2">
        <w:rPr>
          <w:rFonts w:ascii="Times New Roman" w:hAnsi="Times New Roman" w:cs="Times New Roman"/>
        </w:rPr>
        <w:t xml:space="preserve"> data tersebut lebih lanjut, diperlukan sebuah metode pengelompokkan dalam bentuk cluster yang memperhatikan kemiripan dan jarak antar data. Dengan menggunakan kemampuan machine learning dalam mengolah </w:t>
      </w:r>
      <w:r w:rsidR="00474557" w:rsidRPr="00F46AF2">
        <w:rPr>
          <w:rFonts w:ascii="Times New Roman" w:hAnsi="Times New Roman" w:cs="Times New Roman"/>
        </w:rPr>
        <w:t>data. Digunakan</w:t>
      </w:r>
      <w:r w:rsidRPr="00F46AF2">
        <w:rPr>
          <w:rFonts w:ascii="Times New Roman" w:hAnsi="Times New Roman" w:cs="Times New Roman"/>
        </w:rPr>
        <w:t xml:space="preserve"> salah satu Algoritma dari metode cluster dalam machine learning yakni Algoritma K-Means. Sehingga, didapat pemodelan yang dapat mengelompokkan data tersebut.</w:t>
      </w:r>
    </w:p>
    <w:p w14:paraId="48FECA92" w14:textId="5AE67C44" w:rsidR="00790067" w:rsidRPr="00F46AF2" w:rsidRDefault="00E31EC5" w:rsidP="001116C9">
      <w:pPr>
        <w:pStyle w:val="Heading2"/>
        <w:numPr>
          <w:ilvl w:val="1"/>
          <w:numId w:val="1"/>
        </w:numPr>
        <w:spacing w:line="480" w:lineRule="auto"/>
        <w:ind w:left="567" w:hanging="567"/>
        <w:rPr>
          <w:rFonts w:ascii="Times New Roman" w:hAnsi="Times New Roman" w:cs="Times New Roman"/>
        </w:rPr>
      </w:pPr>
      <w:bookmarkStart w:id="5" w:name="_Toc129564619"/>
      <w:r w:rsidRPr="00F46AF2">
        <w:rPr>
          <w:rFonts w:ascii="Times New Roman" w:hAnsi="Times New Roman" w:cs="Times New Roman"/>
        </w:rPr>
        <w:t>Rumusan Masalah</w:t>
      </w:r>
      <w:bookmarkEnd w:id="5"/>
    </w:p>
    <w:p w14:paraId="3FE3749D" w14:textId="77777777" w:rsidR="00800B12" w:rsidRPr="00F46AF2" w:rsidRDefault="000847E9" w:rsidP="001116C9">
      <w:pPr>
        <w:pStyle w:val="BodyText"/>
        <w:spacing w:line="360" w:lineRule="auto"/>
        <w:rPr>
          <w:rFonts w:ascii="Times New Roman" w:hAnsi="Times New Roman" w:cs="Times New Roman"/>
        </w:rPr>
      </w:pPr>
      <w:r w:rsidRPr="00F46AF2">
        <w:rPr>
          <w:rFonts w:ascii="Times New Roman" w:hAnsi="Times New Roman" w:cs="Times New Roman"/>
        </w:rPr>
        <w:t xml:space="preserve">Berdasarkan penjelasan yang diberikan pada latar belakang, diperoleh rumusan masalah yang ingin diselesaikan pada </w:t>
      </w:r>
      <w:proofErr w:type="spellStart"/>
      <w:r w:rsidR="00F66364" w:rsidRPr="00F46AF2">
        <w:rPr>
          <w:rFonts w:ascii="Times New Roman" w:hAnsi="Times New Roman" w:cs="Times New Roman"/>
        </w:rPr>
        <w:t>penleitian</w:t>
      </w:r>
      <w:proofErr w:type="spellEnd"/>
      <w:r w:rsidRPr="00F46AF2">
        <w:rPr>
          <w:rFonts w:ascii="Times New Roman" w:hAnsi="Times New Roman" w:cs="Times New Roman"/>
        </w:rPr>
        <w:t xml:space="preserve"> ini adalah</w:t>
      </w:r>
      <w:r w:rsidR="00800B12" w:rsidRPr="00F46AF2">
        <w:rPr>
          <w:rFonts w:ascii="Times New Roman" w:hAnsi="Times New Roman" w:cs="Times New Roman"/>
        </w:rPr>
        <w:t>:</w:t>
      </w:r>
    </w:p>
    <w:p w14:paraId="3B2FD424" w14:textId="063724D7" w:rsidR="00347D8E" w:rsidRPr="00F46AF2" w:rsidRDefault="00347D8E" w:rsidP="004F4E42">
      <w:pPr>
        <w:pStyle w:val="BodyText"/>
        <w:numPr>
          <w:ilvl w:val="0"/>
          <w:numId w:val="9"/>
        </w:numPr>
        <w:tabs>
          <w:tab w:val="left" w:pos="540"/>
        </w:tabs>
        <w:spacing w:after="0" w:line="360" w:lineRule="auto"/>
        <w:ind w:left="540" w:hanging="540"/>
        <w:rPr>
          <w:rFonts w:ascii="Times New Roman" w:hAnsi="Times New Roman" w:cs="Times New Roman"/>
        </w:rPr>
      </w:pPr>
      <w:r w:rsidRPr="00F46AF2">
        <w:rPr>
          <w:rFonts w:ascii="Times New Roman" w:hAnsi="Times New Roman" w:cs="Times New Roman"/>
        </w:rPr>
        <w:lastRenderedPageBreak/>
        <w:t xml:space="preserve">Apakah data transaksi pada Bitcoin dapat </w:t>
      </w:r>
      <w:r w:rsidR="004831BD" w:rsidRPr="00F46AF2">
        <w:rPr>
          <w:rFonts w:ascii="Times New Roman" w:hAnsi="Times New Roman" w:cs="Times New Roman"/>
        </w:rPr>
        <w:t>dikelompokkan dengan metode</w:t>
      </w:r>
      <w:r w:rsidRPr="00F46AF2">
        <w:rPr>
          <w:rFonts w:ascii="Times New Roman" w:hAnsi="Times New Roman" w:cs="Times New Roman"/>
        </w:rPr>
        <w:t xml:space="preserve"> cluster menggunakan algoritma K-Means ?</w:t>
      </w:r>
    </w:p>
    <w:p w14:paraId="5E73D7EB" w14:textId="30A5503C" w:rsidR="00347D8E" w:rsidRPr="00F46AF2" w:rsidRDefault="00347D8E" w:rsidP="004F4E42">
      <w:pPr>
        <w:pStyle w:val="BodyText"/>
        <w:numPr>
          <w:ilvl w:val="0"/>
          <w:numId w:val="9"/>
        </w:numPr>
        <w:tabs>
          <w:tab w:val="left" w:pos="540"/>
        </w:tabs>
        <w:spacing w:after="0" w:line="360" w:lineRule="auto"/>
        <w:ind w:left="540" w:hanging="540"/>
        <w:rPr>
          <w:rFonts w:ascii="Times New Roman" w:hAnsi="Times New Roman" w:cs="Times New Roman"/>
        </w:rPr>
      </w:pPr>
      <w:r w:rsidRPr="00F46AF2">
        <w:rPr>
          <w:rFonts w:ascii="Times New Roman" w:hAnsi="Times New Roman" w:cs="Times New Roman"/>
        </w:rPr>
        <w:t>Apakah transaksi paus pada Bitcoin dapat diketahui menggunakan metode cluster dengan algoritma K-Means ?</w:t>
      </w:r>
    </w:p>
    <w:p w14:paraId="25A0FBFD" w14:textId="7C9CE8BB" w:rsidR="00347D8E" w:rsidRPr="00F46AF2" w:rsidRDefault="00347D8E" w:rsidP="004F4E42">
      <w:pPr>
        <w:pStyle w:val="BodyText"/>
        <w:numPr>
          <w:ilvl w:val="0"/>
          <w:numId w:val="9"/>
        </w:numPr>
        <w:tabs>
          <w:tab w:val="left" w:pos="540"/>
        </w:tabs>
        <w:spacing w:after="0" w:line="360" w:lineRule="auto"/>
        <w:ind w:left="540" w:hanging="540"/>
        <w:rPr>
          <w:rFonts w:ascii="Times New Roman" w:hAnsi="Times New Roman" w:cs="Times New Roman"/>
        </w:rPr>
      </w:pPr>
      <w:r w:rsidRPr="00F46AF2">
        <w:rPr>
          <w:rFonts w:ascii="Times New Roman" w:hAnsi="Times New Roman" w:cs="Times New Roman"/>
        </w:rPr>
        <w:t>Apakah semakin besar K pada algoritma K-Means dapat memberikan cluster yang lebih baik dalam menentukan transaksi paus pada Bitcoin ?</w:t>
      </w:r>
    </w:p>
    <w:p w14:paraId="42C24F9E" w14:textId="257AF4A0" w:rsidR="00E31EC5" w:rsidRPr="00F46AF2" w:rsidRDefault="00E31EC5" w:rsidP="001116C9">
      <w:pPr>
        <w:pStyle w:val="Heading2"/>
        <w:numPr>
          <w:ilvl w:val="1"/>
          <w:numId w:val="9"/>
        </w:numPr>
        <w:tabs>
          <w:tab w:val="left" w:pos="540"/>
        </w:tabs>
        <w:spacing w:before="240" w:line="480" w:lineRule="auto"/>
        <w:ind w:hanging="720"/>
        <w:rPr>
          <w:rFonts w:ascii="Times New Roman" w:hAnsi="Times New Roman" w:cs="Times New Roman"/>
        </w:rPr>
      </w:pPr>
      <w:bookmarkStart w:id="6" w:name="_Toc129564620"/>
      <w:r w:rsidRPr="00F46AF2">
        <w:rPr>
          <w:rFonts w:ascii="Times New Roman" w:hAnsi="Times New Roman" w:cs="Times New Roman"/>
        </w:rPr>
        <w:t>Batasan Masalah</w:t>
      </w:r>
      <w:bookmarkEnd w:id="6"/>
    </w:p>
    <w:p w14:paraId="627A038E" w14:textId="7C2936E2" w:rsidR="00D97B2C" w:rsidRPr="00F46AF2" w:rsidRDefault="009672AF" w:rsidP="001116C9">
      <w:pPr>
        <w:pStyle w:val="BodyText"/>
        <w:spacing w:line="360" w:lineRule="auto"/>
        <w:rPr>
          <w:rFonts w:ascii="Times New Roman" w:hAnsi="Times New Roman" w:cs="Times New Roman"/>
        </w:rPr>
      </w:pPr>
      <w:r w:rsidRPr="00F46AF2">
        <w:rPr>
          <w:rFonts w:ascii="Times New Roman" w:hAnsi="Times New Roman" w:cs="Times New Roman"/>
        </w:rPr>
        <w:t xml:space="preserve">Berdasarkan latar belakang yang telah diuraikan di atas, diperoleh </w:t>
      </w:r>
      <w:r w:rsidR="00347D8E" w:rsidRPr="00F46AF2">
        <w:rPr>
          <w:rFonts w:ascii="Times New Roman" w:hAnsi="Times New Roman" w:cs="Times New Roman"/>
        </w:rPr>
        <w:t>batasan</w:t>
      </w:r>
      <w:r w:rsidRPr="00F46AF2">
        <w:rPr>
          <w:rFonts w:ascii="Times New Roman" w:hAnsi="Times New Roman" w:cs="Times New Roman"/>
        </w:rPr>
        <w:t xml:space="preserve"> masalah yang </w:t>
      </w:r>
      <w:r w:rsidR="00347D8E" w:rsidRPr="00F46AF2">
        <w:rPr>
          <w:rFonts w:ascii="Times New Roman" w:hAnsi="Times New Roman" w:cs="Times New Roman"/>
        </w:rPr>
        <w:t>dalam penelitian ini</w:t>
      </w:r>
      <w:r w:rsidRPr="00F46AF2">
        <w:rPr>
          <w:rFonts w:ascii="Times New Roman" w:hAnsi="Times New Roman" w:cs="Times New Roman"/>
        </w:rPr>
        <w:t xml:space="preserve"> adalah:</w:t>
      </w:r>
    </w:p>
    <w:p w14:paraId="5D4299E3" w14:textId="77777777" w:rsidR="004F4E42" w:rsidRDefault="00347D8E" w:rsidP="004F4E42">
      <w:pPr>
        <w:pStyle w:val="BodyText"/>
        <w:numPr>
          <w:ilvl w:val="0"/>
          <w:numId w:val="4"/>
        </w:numPr>
        <w:spacing w:after="0" w:line="360" w:lineRule="auto"/>
        <w:ind w:left="567" w:hanging="567"/>
        <w:rPr>
          <w:rFonts w:ascii="Times New Roman" w:hAnsi="Times New Roman" w:cs="Times New Roman"/>
        </w:rPr>
      </w:pPr>
      <w:r w:rsidRPr="00F46AF2">
        <w:rPr>
          <w:rFonts w:ascii="Times New Roman" w:hAnsi="Times New Roman" w:cs="Times New Roman"/>
        </w:rPr>
        <w:t>Data yang digunakan merupakan data cryptocurrency Bitcoin</w:t>
      </w:r>
      <w:r w:rsidR="00E859AD" w:rsidRPr="00F46AF2">
        <w:rPr>
          <w:rFonts w:ascii="Times New Roman" w:hAnsi="Times New Roman" w:cs="Times New Roman"/>
        </w:rPr>
        <w:t>.</w:t>
      </w:r>
    </w:p>
    <w:p w14:paraId="18E39A04" w14:textId="4878CC4E" w:rsidR="0080636C" w:rsidRPr="004F4E42" w:rsidRDefault="00347D8E" w:rsidP="004F4E42">
      <w:pPr>
        <w:pStyle w:val="BodyText"/>
        <w:numPr>
          <w:ilvl w:val="0"/>
          <w:numId w:val="4"/>
        </w:numPr>
        <w:spacing w:after="0" w:line="360" w:lineRule="auto"/>
        <w:ind w:left="567" w:hanging="567"/>
        <w:rPr>
          <w:rFonts w:ascii="Times New Roman" w:hAnsi="Times New Roman" w:cs="Times New Roman"/>
        </w:rPr>
      </w:pPr>
      <w:r w:rsidRPr="004F4E42">
        <w:rPr>
          <w:rFonts w:ascii="Times New Roman" w:hAnsi="Times New Roman" w:cs="Times New Roman"/>
        </w:rPr>
        <w:t xml:space="preserve">Data yang digunakan diperoleh dari </w:t>
      </w:r>
      <w:r w:rsidR="0080636C" w:rsidRPr="004F4E42">
        <w:rPr>
          <w:rFonts w:ascii="Times New Roman" w:hAnsi="Times New Roman" w:cs="Times New Roman"/>
        </w:rPr>
        <w:t xml:space="preserve">marketplace </w:t>
      </w:r>
      <w:proofErr w:type="spellStart"/>
      <w:r w:rsidR="0080636C" w:rsidRPr="004F4E42">
        <w:rPr>
          <w:rFonts w:ascii="Times New Roman" w:hAnsi="Times New Roman" w:cs="Times New Roman"/>
        </w:rPr>
        <w:t>Binance</w:t>
      </w:r>
      <w:proofErr w:type="spellEnd"/>
      <w:r w:rsidR="00CA7981" w:rsidRPr="004F4E42">
        <w:rPr>
          <w:rFonts w:ascii="Times New Roman" w:hAnsi="Times New Roman" w:cs="Times New Roman"/>
        </w:rPr>
        <w:t xml:space="preserve"> dan di download dari website cryptodatadownload.com</w:t>
      </w:r>
      <w:r w:rsidR="0080636C" w:rsidRPr="004F4E42">
        <w:rPr>
          <w:rFonts w:ascii="Times New Roman" w:hAnsi="Times New Roman" w:cs="Times New Roman"/>
        </w:rPr>
        <w:t>.</w:t>
      </w:r>
    </w:p>
    <w:p w14:paraId="77E17AFE" w14:textId="77777777" w:rsidR="0080636C" w:rsidRPr="00F46AF2" w:rsidRDefault="0080636C" w:rsidP="004F4E42">
      <w:pPr>
        <w:pStyle w:val="BodyText"/>
        <w:numPr>
          <w:ilvl w:val="0"/>
          <w:numId w:val="4"/>
        </w:numPr>
        <w:spacing w:after="0" w:line="360" w:lineRule="auto"/>
        <w:ind w:left="567" w:hanging="567"/>
        <w:rPr>
          <w:rFonts w:ascii="Times New Roman" w:hAnsi="Times New Roman" w:cs="Times New Roman"/>
        </w:rPr>
      </w:pPr>
      <w:r w:rsidRPr="00F46AF2">
        <w:rPr>
          <w:rFonts w:ascii="Times New Roman" w:hAnsi="Times New Roman" w:cs="Times New Roman"/>
        </w:rPr>
        <w:t>Nilai tukar yang digunakan adalah dolar.</w:t>
      </w:r>
    </w:p>
    <w:p w14:paraId="1A87F3F8" w14:textId="28BDA5AD" w:rsidR="004831BD" w:rsidRPr="00F46AF2" w:rsidRDefault="0080636C" w:rsidP="004F4E42">
      <w:pPr>
        <w:pStyle w:val="BodyText"/>
        <w:numPr>
          <w:ilvl w:val="0"/>
          <w:numId w:val="4"/>
        </w:numPr>
        <w:spacing w:after="0" w:line="360" w:lineRule="auto"/>
        <w:ind w:left="567" w:hanging="567"/>
        <w:rPr>
          <w:rFonts w:ascii="Times New Roman" w:hAnsi="Times New Roman" w:cs="Times New Roman"/>
        </w:rPr>
      </w:pPr>
      <w:r w:rsidRPr="00F46AF2">
        <w:rPr>
          <w:rFonts w:ascii="Times New Roman" w:hAnsi="Times New Roman" w:cs="Times New Roman"/>
        </w:rPr>
        <w:t>Label yang digunakan adalah harga buka (open), harga tertinggi (high), harga terendah (low), harga tutup (close), Volume transaksi dalam dolar (Volume USDT), Jumlah transaksi (</w:t>
      </w:r>
      <w:proofErr w:type="spellStart"/>
      <w:r w:rsidRPr="00F46AF2">
        <w:rPr>
          <w:rFonts w:ascii="Times New Roman" w:hAnsi="Times New Roman" w:cs="Times New Roman"/>
        </w:rPr>
        <w:t>tradecount</w:t>
      </w:r>
      <w:proofErr w:type="spellEnd"/>
      <w:r w:rsidRPr="00F46AF2">
        <w:rPr>
          <w:rFonts w:ascii="Times New Roman" w:hAnsi="Times New Roman" w:cs="Times New Roman"/>
        </w:rPr>
        <w:t xml:space="preserve">), Tanggal (Date). </w:t>
      </w:r>
      <w:r w:rsidR="004C436E" w:rsidRPr="00F46AF2">
        <w:rPr>
          <w:rFonts w:ascii="Times New Roman" w:hAnsi="Times New Roman" w:cs="Times New Roman"/>
        </w:rPr>
        <w:t xml:space="preserve"> </w:t>
      </w:r>
    </w:p>
    <w:p w14:paraId="286FBDD3" w14:textId="77777777" w:rsidR="00E859AD" w:rsidRPr="00F46AF2" w:rsidRDefault="00E859AD" w:rsidP="008D0851">
      <w:pPr>
        <w:pStyle w:val="ListParagraph"/>
        <w:keepNext/>
        <w:keepLines/>
        <w:numPr>
          <w:ilvl w:val="0"/>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7" w:name="_Toc122850400"/>
      <w:bookmarkStart w:id="8" w:name="_Toc122850618"/>
      <w:bookmarkStart w:id="9" w:name="_Toc122850704"/>
      <w:bookmarkStart w:id="10" w:name="_Toc129564621"/>
      <w:bookmarkEnd w:id="7"/>
      <w:bookmarkEnd w:id="8"/>
      <w:bookmarkEnd w:id="9"/>
      <w:bookmarkEnd w:id="10"/>
    </w:p>
    <w:p w14:paraId="53398904" w14:textId="77777777" w:rsidR="00E859AD" w:rsidRPr="00F46AF2" w:rsidRDefault="00E859AD" w:rsidP="008D0851">
      <w:pPr>
        <w:pStyle w:val="ListParagraph"/>
        <w:keepNext/>
        <w:keepLines/>
        <w:numPr>
          <w:ilvl w:val="1"/>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11" w:name="_Toc122850401"/>
      <w:bookmarkStart w:id="12" w:name="_Toc122850619"/>
      <w:bookmarkStart w:id="13" w:name="_Toc122850705"/>
      <w:bookmarkStart w:id="14" w:name="_Toc129564622"/>
      <w:bookmarkEnd w:id="11"/>
      <w:bookmarkEnd w:id="12"/>
      <w:bookmarkEnd w:id="13"/>
      <w:bookmarkEnd w:id="14"/>
    </w:p>
    <w:p w14:paraId="79A8CC88" w14:textId="77777777" w:rsidR="00E859AD" w:rsidRPr="00F46AF2" w:rsidRDefault="00E859AD" w:rsidP="008D0851">
      <w:pPr>
        <w:pStyle w:val="ListParagraph"/>
        <w:keepNext/>
        <w:keepLines/>
        <w:numPr>
          <w:ilvl w:val="1"/>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15" w:name="_Toc122850402"/>
      <w:bookmarkStart w:id="16" w:name="_Toc122850620"/>
      <w:bookmarkStart w:id="17" w:name="_Toc122850706"/>
      <w:bookmarkStart w:id="18" w:name="_Toc129564623"/>
      <w:bookmarkEnd w:id="15"/>
      <w:bookmarkEnd w:id="16"/>
      <w:bookmarkEnd w:id="17"/>
      <w:bookmarkEnd w:id="18"/>
    </w:p>
    <w:p w14:paraId="433BD681" w14:textId="77777777" w:rsidR="00E859AD" w:rsidRPr="00F46AF2" w:rsidRDefault="00E859AD" w:rsidP="008D0851">
      <w:pPr>
        <w:pStyle w:val="ListParagraph"/>
        <w:keepNext/>
        <w:keepLines/>
        <w:numPr>
          <w:ilvl w:val="1"/>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19" w:name="_Toc122850403"/>
      <w:bookmarkStart w:id="20" w:name="_Toc122850621"/>
      <w:bookmarkStart w:id="21" w:name="_Toc122850707"/>
      <w:bookmarkStart w:id="22" w:name="_Toc129564624"/>
      <w:bookmarkEnd w:id="19"/>
      <w:bookmarkEnd w:id="20"/>
      <w:bookmarkEnd w:id="21"/>
      <w:bookmarkEnd w:id="22"/>
    </w:p>
    <w:p w14:paraId="1D8905A6" w14:textId="5BBB8074" w:rsidR="00E31EC5" w:rsidRPr="00F46AF2" w:rsidRDefault="00E31EC5" w:rsidP="001116C9">
      <w:pPr>
        <w:pStyle w:val="Heading2"/>
        <w:numPr>
          <w:ilvl w:val="1"/>
          <w:numId w:val="3"/>
        </w:numPr>
        <w:tabs>
          <w:tab w:val="left" w:pos="709"/>
        </w:tabs>
        <w:spacing w:before="240" w:line="480" w:lineRule="auto"/>
        <w:ind w:left="567" w:hanging="567"/>
        <w:rPr>
          <w:rFonts w:ascii="Times New Roman" w:hAnsi="Times New Roman" w:cs="Times New Roman"/>
        </w:rPr>
      </w:pPr>
      <w:bookmarkStart w:id="23" w:name="_Toc129564625"/>
      <w:r w:rsidRPr="00F46AF2">
        <w:rPr>
          <w:rFonts w:ascii="Times New Roman" w:hAnsi="Times New Roman" w:cs="Times New Roman"/>
        </w:rPr>
        <w:t>Tujuan Perancangan</w:t>
      </w:r>
      <w:bookmarkEnd w:id="23"/>
      <w:r w:rsidRPr="00F46AF2">
        <w:rPr>
          <w:rFonts w:ascii="Times New Roman" w:hAnsi="Times New Roman" w:cs="Times New Roman"/>
        </w:rPr>
        <w:t xml:space="preserve"> </w:t>
      </w:r>
    </w:p>
    <w:p w14:paraId="5B4791E3" w14:textId="10FBE517" w:rsidR="00E31EC5" w:rsidRPr="00F46AF2" w:rsidRDefault="00F55EC0" w:rsidP="001116C9">
      <w:pPr>
        <w:pStyle w:val="BodyText"/>
        <w:spacing w:line="360" w:lineRule="auto"/>
        <w:rPr>
          <w:rFonts w:ascii="Times New Roman" w:hAnsi="Times New Roman" w:cs="Times New Roman"/>
        </w:rPr>
      </w:pPr>
      <w:r w:rsidRPr="00F46AF2">
        <w:rPr>
          <w:rFonts w:ascii="Times New Roman" w:hAnsi="Times New Roman" w:cs="Times New Roman"/>
        </w:rPr>
        <w:t>Berdasarkan rumusan masalah</w:t>
      </w:r>
      <w:r w:rsidR="00E859AD" w:rsidRPr="00F46AF2">
        <w:rPr>
          <w:rFonts w:ascii="Times New Roman" w:hAnsi="Times New Roman" w:cs="Times New Roman"/>
        </w:rPr>
        <w:t xml:space="preserve"> yang telah diuraikan di</w:t>
      </w:r>
      <w:r w:rsidRPr="00F46AF2">
        <w:rPr>
          <w:rFonts w:ascii="Times New Roman" w:hAnsi="Times New Roman" w:cs="Times New Roman"/>
        </w:rPr>
        <w:t xml:space="preserve"> atas, maka</w:t>
      </w:r>
      <w:r w:rsidR="00E859AD" w:rsidRPr="00F46AF2">
        <w:rPr>
          <w:rFonts w:ascii="Times New Roman" w:hAnsi="Times New Roman" w:cs="Times New Roman"/>
        </w:rPr>
        <w:t xml:space="preserve"> tujuan </w:t>
      </w:r>
      <w:r w:rsidR="004831BD" w:rsidRPr="00F46AF2">
        <w:rPr>
          <w:rFonts w:ascii="Times New Roman" w:hAnsi="Times New Roman" w:cs="Times New Roman"/>
        </w:rPr>
        <w:t>penelitian</w:t>
      </w:r>
      <w:r w:rsidR="00E859AD" w:rsidRPr="00F46AF2">
        <w:rPr>
          <w:rFonts w:ascii="Times New Roman" w:hAnsi="Times New Roman" w:cs="Times New Roman"/>
        </w:rPr>
        <w:t xml:space="preserve"> yang ingin dicapai</w:t>
      </w:r>
      <w:r w:rsidRPr="00F46AF2">
        <w:rPr>
          <w:rFonts w:ascii="Times New Roman" w:hAnsi="Times New Roman" w:cs="Times New Roman"/>
        </w:rPr>
        <w:t xml:space="preserve"> adalah</w:t>
      </w:r>
      <w:r w:rsidR="004831BD" w:rsidRPr="00F46AF2">
        <w:rPr>
          <w:rFonts w:ascii="Times New Roman" w:hAnsi="Times New Roman" w:cs="Times New Roman"/>
        </w:rPr>
        <w:t xml:space="preserve"> :</w:t>
      </w:r>
    </w:p>
    <w:p w14:paraId="2A906153" w14:textId="2320E90B" w:rsidR="004831BD" w:rsidRPr="00F46AF2" w:rsidRDefault="004831BD" w:rsidP="004F4E42">
      <w:pPr>
        <w:pStyle w:val="BodyText"/>
        <w:numPr>
          <w:ilvl w:val="0"/>
          <w:numId w:val="5"/>
        </w:numPr>
        <w:spacing w:after="0" w:line="360" w:lineRule="auto"/>
        <w:ind w:left="630" w:hanging="630"/>
        <w:rPr>
          <w:rFonts w:ascii="Times New Roman" w:hAnsi="Times New Roman" w:cs="Times New Roman"/>
        </w:rPr>
      </w:pPr>
      <w:r w:rsidRPr="00F46AF2">
        <w:rPr>
          <w:rFonts w:ascii="Times New Roman" w:hAnsi="Times New Roman" w:cs="Times New Roman"/>
        </w:rPr>
        <w:t>Untuk mengetahui bahwa metode cluster dengan algoritma K-Means dapat mengelompokkan data transaksi pada Bitcoin.</w:t>
      </w:r>
    </w:p>
    <w:p w14:paraId="4099219D" w14:textId="662C89CA" w:rsidR="004831BD" w:rsidRPr="00F46AF2" w:rsidRDefault="004831BD" w:rsidP="004F4E42">
      <w:pPr>
        <w:pStyle w:val="BodyText"/>
        <w:numPr>
          <w:ilvl w:val="0"/>
          <w:numId w:val="5"/>
        </w:numPr>
        <w:spacing w:after="0" w:line="360" w:lineRule="auto"/>
        <w:ind w:left="630" w:hanging="630"/>
        <w:rPr>
          <w:rFonts w:ascii="Times New Roman" w:hAnsi="Times New Roman" w:cs="Times New Roman"/>
        </w:rPr>
      </w:pPr>
      <w:r w:rsidRPr="00F46AF2">
        <w:rPr>
          <w:rFonts w:ascii="Times New Roman" w:hAnsi="Times New Roman" w:cs="Times New Roman"/>
        </w:rPr>
        <w:t xml:space="preserve">Untuk mengetahui </w:t>
      </w:r>
      <w:r w:rsidR="004214CC" w:rsidRPr="00F46AF2">
        <w:rPr>
          <w:rFonts w:ascii="Times New Roman" w:hAnsi="Times New Roman" w:cs="Times New Roman"/>
        </w:rPr>
        <w:t>pola transaksi paus pada Bitcoin menggunakan metode cluster dengan algoritma K-Means.</w:t>
      </w:r>
    </w:p>
    <w:p w14:paraId="55AEE4E5" w14:textId="6780F0B1" w:rsidR="004214CC" w:rsidRPr="00F46AF2" w:rsidRDefault="004214CC" w:rsidP="004F4E42">
      <w:pPr>
        <w:pStyle w:val="BodyText"/>
        <w:numPr>
          <w:ilvl w:val="0"/>
          <w:numId w:val="5"/>
        </w:numPr>
        <w:spacing w:after="0" w:line="360" w:lineRule="auto"/>
        <w:ind w:left="630" w:hanging="630"/>
        <w:rPr>
          <w:rFonts w:ascii="Times New Roman" w:hAnsi="Times New Roman" w:cs="Times New Roman"/>
        </w:rPr>
      </w:pPr>
      <w:r w:rsidRPr="00F46AF2">
        <w:rPr>
          <w:rFonts w:ascii="Times New Roman" w:hAnsi="Times New Roman" w:cs="Times New Roman"/>
        </w:rPr>
        <w:t xml:space="preserve">Untuk mengetahui pengaruh K pada </w:t>
      </w:r>
      <w:proofErr w:type="spellStart"/>
      <w:r w:rsidRPr="00F46AF2">
        <w:rPr>
          <w:rFonts w:ascii="Times New Roman" w:hAnsi="Times New Roman" w:cs="Times New Roman"/>
        </w:rPr>
        <w:t>lagoritma</w:t>
      </w:r>
      <w:proofErr w:type="spellEnd"/>
      <w:r w:rsidRPr="00F46AF2">
        <w:rPr>
          <w:rFonts w:ascii="Times New Roman" w:hAnsi="Times New Roman" w:cs="Times New Roman"/>
        </w:rPr>
        <w:t xml:space="preserve"> K-Means dalam menentukan cluster transaksi paus pada Bitcoin.</w:t>
      </w:r>
    </w:p>
    <w:p w14:paraId="11FA783A" w14:textId="77777777" w:rsidR="003A174E" w:rsidRPr="00F46AF2" w:rsidRDefault="003A174E" w:rsidP="008D0851">
      <w:pPr>
        <w:pStyle w:val="ListParagraph"/>
        <w:keepNext/>
        <w:keepLines/>
        <w:numPr>
          <w:ilvl w:val="0"/>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24" w:name="_Toc122850405"/>
      <w:bookmarkStart w:id="25" w:name="_Toc122850623"/>
      <w:bookmarkStart w:id="26" w:name="_Toc122850709"/>
      <w:bookmarkStart w:id="27" w:name="_Toc129564626"/>
      <w:bookmarkEnd w:id="24"/>
      <w:bookmarkEnd w:id="25"/>
      <w:bookmarkEnd w:id="26"/>
      <w:bookmarkEnd w:id="27"/>
    </w:p>
    <w:p w14:paraId="3283100E" w14:textId="77777777" w:rsidR="003A174E" w:rsidRPr="00F46AF2"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28" w:name="_Toc122850406"/>
      <w:bookmarkStart w:id="29" w:name="_Toc122850624"/>
      <w:bookmarkStart w:id="30" w:name="_Toc122850710"/>
      <w:bookmarkStart w:id="31" w:name="_Toc129564627"/>
      <w:bookmarkEnd w:id="28"/>
      <w:bookmarkEnd w:id="29"/>
      <w:bookmarkEnd w:id="30"/>
      <w:bookmarkEnd w:id="31"/>
    </w:p>
    <w:p w14:paraId="7F9B99CC" w14:textId="77777777" w:rsidR="003A174E" w:rsidRPr="00F46AF2"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32" w:name="_Toc122850407"/>
      <w:bookmarkStart w:id="33" w:name="_Toc122850625"/>
      <w:bookmarkStart w:id="34" w:name="_Toc122850711"/>
      <w:bookmarkStart w:id="35" w:name="_Toc129564628"/>
      <w:bookmarkEnd w:id="32"/>
      <w:bookmarkEnd w:id="33"/>
      <w:bookmarkEnd w:id="34"/>
      <w:bookmarkEnd w:id="35"/>
    </w:p>
    <w:p w14:paraId="29266055" w14:textId="77777777" w:rsidR="003A174E" w:rsidRPr="00F46AF2"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36" w:name="_Toc122850408"/>
      <w:bookmarkStart w:id="37" w:name="_Toc122850626"/>
      <w:bookmarkStart w:id="38" w:name="_Toc122850712"/>
      <w:bookmarkStart w:id="39" w:name="_Toc129564629"/>
      <w:bookmarkEnd w:id="36"/>
      <w:bookmarkEnd w:id="37"/>
      <w:bookmarkEnd w:id="38"/>
      <w:bookmarkEnd w:id="39"/>
    </w:p>
    <w:p w14:paraId="00A885D3" w14:textId="77777777" w:rsidR="003A174E" w:rsidRPr="00F46AF2"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40" w:name="_Toc122850409"/>
      <w:bookmarkStart w:id="41" w:name="_Toc122850627"/>
      <w:bookmarkStart w:id="42" w:name="_Toc122850713"/>
      <w:bookmarkStart w:id="43" w:name="_Toc129564630"/>
      <w:bookmarkEnd w:id="40"/>
      <w:bookmarkEnd w:id="41"/>
      <w:bookmarkEnd w:id="42"/>
      <w:bookmarkEnd w:id="43"/>
    </w:p>
    <w:p w14:paraId="1C1442E3" w14:textId="404A6243" w:rsidR="00E31EC5" w:rsidRPr="00F46AF2" w:rsidRDefault="00326D30" w:rsidP="001116C9">
      <w:pPr>
        <w:pStyle w:val="Heading2"/>
        <w:numPr>
          <w:ilvl w:val="1"/>
          <w:numId w:val="5"/>
        </w:numPr>
        <w:tabs>
          <w:tab w:val="left" w:pos="709"/>
        </w:tabs>
        <w:spacing w:before="240" w:line="480" w:lineRule="auto"/>
        <w:ind w:left="567" w:hanging="567"/>
        <w:rPr>
          <w:rFonts w:ascii="Times New Roman" w:hAnsi="Times New Roman" w:cs="Times New Roman"/>
        </w:rPr>
      </w:pPr>
      <w:bookmarkStart w:id="44" w:name="_Toc129564631"/>
      <w:r w:rsidRPr="00F46AF2">
        <w:rPr>
          <w:rFonts w:ascii="Times New Roman" w:hAnsi="Times New Roman" w:cs="Times New Roman"/>
        </w:rPr>
        <w:t>Manfaat Perancangan</w:t>
      </w:r>
      <w:bookmarkEnd w:id="44"/>
    </w:p>
    <w:p w14:paraId="13558496" w14:textId="64A73B49" w:rsidR="009E0210" w:rsidRPr="00F46AF2" w:rsidRDefault="00F55EC0" w:rsidP="001116C9">
      <w:pPr>
        <w:pStyle w:val="BodyText"/>
        <w:spacing w:line="360" w:lineRule="auto"/>
        <w:rPr>
          <w:rFonts w:ascii="Times New Roman" w:hAnsi="Times New Roman" w:cs="Times New Roman"/>
        </w:rPr>
      </w:pPr>
      <w:r w:rsidRPr="00F46AF2">
        <w:rPr>
          <w:rFonts w:ascii="Times New Roman" w:hAnsi="Times New Roman" w:cs="Times New Roman"/>
        </w:rPr>
        <w:t>Berdasarkan latar belakang yang tel</w:t>
      </w:r>
      <w:r w:rsidR="009E0210" w:rsidRPr="00F46AF2">
        <w:rPr>
          <w:rFonts w:ascii="Times New Roman" w:hAnsi="Times New Roman" w:cs="Times New Roman"/>
        </w:rPr>
        <w:t>ah diuraikan di atas, diperoleh manfaat perancangan yang ingin dicapai</w:t>
      </w:r>
      <w:r w:rsidRPr="00F46AF2">
        <w:rPr>
          <w:rFonts w:ascii="Times New Roman" w:hAnsi="Times New Roman" w:cs="Times New Roman"/>
        </w:rPr>
        <w:t xml:space="preserve"> adalah</w:t>
      </w:r>
      <w:r w:rsidR="009E0210" w:rsidRPr="00F46AF2">
        <w:rPr>
          <w:rFonts w:ascii="Times New Roman" w:hAnsi="Times New Roman" w:cs="Times New Roman"/>
        </w:rPr>
        <w:t xml:space="preserve">: </w:t>
      </w:r>
    </w:p>
    <w:p w14:paraId="2C07E67A" w14:textId="0FD89322" w:rsidR="002733E7" w:rsidRPr="00F46AF2" w:rsidRDefault="002733E7" w:rsidP="004F4E42">
      <w:pPr>
        <w:pStyle w:val="BodyText"/>
        <w:numPr>
          <w:ilvl w:val="0"/>
          <w:numId w:val="6"/>
        </w:numPr>
        <w:spacing w:after="0" w:line="360" w:lineRule="auto"/>
        <w:ind w:left="567" w:hanging="567"/>
        <w:rPr>
          <w:rFonts w:ascii="Times New Roman" w:hAnsi="Times New Roman" w:cs="Times New Roman"/>
        </w:rPr>
      </w:pPr>
      <w:r w:rsidRPr="00F46AF2">
        <w:rPr>
          <w:rFonts w:ascii="Times New Roman" w:hAnsi="Times New Roman" w:cs="Times New Roman"/>
        </w:rPr>
        <w:t>Manfaat Teoritis</w:t>
      </w:r>
    </w:p>
    <w:p w14:paraId="4D25FE3B" w14:textId="77777777" w:rsidR="008705DC" w:rsidRPr="00F46AF2" w:rsidRDefault="008705DC" w:rsidP="004F4E42">
      <w:pPr>
        <w:pStyle w:val="BodyText"/>
        <w:numPr>
          <w:ilvl w:val="0"/>
          <w:numId w:val="12"/>
        </w:numPr>
        <w:spacing w:after="0" w:line="360" w:lineRule="auto"/>
        <w:rPr>
          <w:rFonts w:ascii="Times New Roman" w:hAnsi="Times New Roman" w:cs="Times New Roman"/>
        </w:rPr>
      </w:pPr>
      <w:r w:rsidRPr="00F46AF2">
        <w:rPr>
          <w:rFonts w:ascii="Times New Roman" w:hAnsi="Times New Roman" w:cs="Times New Roman"/>
        </w:rPr>
        <w:t>Bagi Peneliti</w:t>
      </w:r>
    </w:p>
    <w:p w14:paraId="51B7F2A6" w14:textId="77777777" w:rsidR="008705DC" w:rsidRPr="00F46AF2" w:rsidRDefault="008705DC" w:rsidP="004F4E42">
      <w:pPr>
        <w:pStyle w:val="BodyText"/>
        <w:spacing w:after="0" w:line="360" w:lineRule="auto"/>
        <w:ind w:left="927" w:firstLine="0"/>
        <w:rPr>
          <w:rFonts w:ascii="Times New Roman" w:hAnsi="Times New Roman" w:cs="Times New Roman"/>
        </w:rPr>
      </w:pPr>
      <w:r w:rsidRPr="00F46AF2">
        <w:rPr>
          <w:rFonts w:ascii="Times New Roman" w:hAnsi="Times New Roman" w:cs="Times New Roman"/>
        </w:rPr>
        <w:t xml:space="preserve">Sebagai sarana untuk menambah ilmu pengetahuan di bidang machine learning, </w:t>
      </w:r>
      <w:r w:rsidRPr="00F46AF2">
        <w:rPr>
          <w:rFonts w:ascii="Times New Roman" w:hAnsi="Times New Roman" w:cs="Times New Roman"/>
        </w:rPr>
        <w:lastRenderedPageBreak/>
        <w:t>cryptocurrency, dan metode clustering.</w:t>
      </w:r>
    </w:p>
    <w:p w14:paraId="2D607FBD" w14:textId="77777777" w:rsidR="008705DC" w:rsidRPr="00F46AF2" w:rsidRDefault="008705DC" w:rsidP="004F4E42">
      <w:pPr>
        <w:pStyle w:val="BodyText"/>
        <w:numPr>
          <w:ilvl w:val="0"/>
          <w:numId w:val="12"/>
        </w:numPr>
        <w:spacing w:after="0" w:line="360" w:lineRule="auto"/>
        <w:rPr>
          <w:rFonts w:ascii="Times New Roman" w:hAnsi="Times New Roman" w:cs="Times New Roman"/>
        </w:rPr>
      </w:pPr>
      <w:r w:rsidRPr="00F46AF2">
        <w:rPr>
          <w:rFonts w:ascii="Times New Roman" w:hAnsi="Times New Roman" w:cs="Times New Roman"/>
        </w:rPr>
        <w:t>Bagi Pihak Lain</w:t>
      </w:r>
    </w:p>
    <w:p w14:paraId="02912C63" w14:textId="4368FA8B" w:rsidR="008705DC" w:rsidRPr="00F46AF2" w:rsidRDefault="008705DC" w:rsidP="004F4E42">
      <w:pPr>
        <w:pStyle w:val="BodyText"/>
        <w:spacing w:line="360" w:lineRule="auto"/>
        <w:ind w:left="927" w:firstLine="0"/>
        <w:rPr>
          <w:rFonts w:ascii="Times New Roman" w:hAnsi="Times New Roman" w:cs="Times New Roman"/>
        </w:rPr>
      </w:pPr>
      <w:r w:rsidRPr="00F46AF2">
        <w:rPr>
          <w:rFonts w:ascii="Times New Roman" w:hAnsi="Times New Roman" w:cs="Times New Roman"/>
        </w:rPr>
        <w:t>Sebagai bahan pertimbangan penelitian sejenis dan dapat menjadi referensi dalam penggalian data dibidang terkait.</w:t>
      </w:r>
    </w:p>
    <w:p w14:paraId="233C3A9D" w14:textId="5E1A0197" w:rsidR="008705DC" w:rsidRPr="00F46AF2" w:rsidRDefault="008705DC" w:rsidP="001116C9">
      <w:pPr>
        <w:pStyle w:val="BodyText"/>
        <w:numPr>
          <w:ilvl w:val="0"/>
          <w:numId w:val="6"/>
        </w:numPr>
        <w:spacing w:line="360" w:lineRule="auto"/>
        <w:ind w:left="567" w:hanging="567"/>
        <w:rPr>
          <w:rFonts w:ascii="Times New Roman" w:hAnsi="Times New Roman" w:cs="Times New Roman"/>
        </w:rPr>
      </w:pPr>
      <w:r w:rsidRPr="00F46AF2">
        <w:rPr>
          <w:rFonts w:ascii="Times New Roman" w:hAnsi="Times New Roman" w:cs="Times New Roman"/>
        </w:rPr>
        <w:t>Manfaat Praktis</w:t>
      </w:r>
    </w:p>
    <w:p w14:paraId="038802B9" w14:textId="6A4A0D17" w:rsidR="008705DC" w:rsidRPr="00F46AF2" w:rsidRDefault="008705DC" w:rsidP="004F4E42">
      <w:pPr>
        <w:pStyle w:val="BodyText"/>
        <w:numPr>
          <w:ilvl w:val="0"/>
          <w:numId w:val="13"/>
        </w:numPr>
        <w:spacing w:after="0" w:line="360" w:lineRule="auto"/>
        <w:rPr>
          <w:rFonts w:ascii="Times New Roman" w:hAnsi="Times New Roman" w:cs="Times New Roman"/>
        </w:rPr>
      </w:pPr>
      <w:r w:rsidRPr="00F46AF2">
        <w:rPr>
          <w:rFonts w:ascii="Times New Roman" w:hAnsi="Times New Roman" w:cs="Times New Roman"/>
        </w:rPr>
        <w:t>Bagi Trader dan Investor</w:t>
      </w:r>
    </w:p>
    <w:p w14:paraId="4544F4F4" w14:textId="34CE1C76" w:rsidR="008705DC" w:rsidRPr="00F46AF2" w:rsidRDefault="008705DC" w:rsidP="004F4E42">
      <w:pPr>
        <w:pStyle w:val="BodyText"/>
        <w:spacing w:after="0" w:line="360" w:lineRule="auto"/>
        <w:ind w:left="927" w:firstLine="0"/>
        <w:rPr>
          <w:rFonts w:ascii="Times New Roman" w:hAnsi="Times New Roman" w:cs="Times New Roman"/>
        </w:rPr>
      </w:pPr>
      <w:r w:rsidRPr="00F46AF2">
        <w:rPr>
          <w:rFonts w:ascii="Times New Roman" w:hAnsi="Times New Roman" w:cs="Times New Roman"/>
        </w:rPr>
        <w:t>Hasil penelitian diharapkan dapat memberikan wawasan lebih lanjut mengenai supply and demand yang terjadi pada transaksi Bitcoin. Sehingga, dapat menjadikan hasil penelitian ini sebagai bahan pertimbangan dalam pengambilan keputusan saat melakukan perdagangan Bitcoin.</w:t>
      </w:r>
    </w:p>
    <w:p w14:paraId="3654F204" w14:textId="3980213D" w:rsidR="00790067" w:rsidRPr="00F46AF2" w:rsidRDefault="00790067" w:rsidP="008705DC">
      <w:pPr>
        <w:pStyle w:val="BodyText"/>
        <w:spacing w:line="360" w:lineRule="auto"/>
        <w:rPr>
          <w:rFonts w:ascii="Times New Roman" w:hAnsi="Times New Roman" w:cs="Times New Roman"/>
        </w:rPr>
      </w:pPr>
      <w:r w:rsidRPr="00F46AF2">
        <w:rPr>
          <w:rFonts w:ascii="Times New Roman" w:hAnsi="Times New Roman" w:cs="Times New Roman"/>
        </w:rPr>
        <w:br w:type="page"/>
      </w:r>
    </w:p>
    <w:p w14:paraId="6ED98132" w14:textId="7B426F42" w:rsidR="005937F7" w:rsidRPr="00F46AF2" w:rsidRDefault="005937F7" w:rsidP="005937F7">
      <w:pPr>
        <w:pStyle w:val="Heading1"/>
        <w:rPr>
          <w:rFonts w:ascii="Times New Roman" w:hAnsi="Times New Roman" w:cs="Times New Roman"/>
        </w:rPr>
      </w:pPr>
      <w:bookmarkStart w:id="45" w:name="_Toc56373199"/>
      <w:bookmarkStart w:id="46" w:name="_Toc129564632"/>
      <w:r w:rsidRPr="00F46AF2">
        <w:rPr>
          <w:rFonts w:ascii="Times New Roman" w:hAnsi="Times New Roman" w:cs="Times New Roman"/>
        </w:rPr>
        <w:lastRenderedPageBreak/>
        <w:t xml:space="preserve">BAB II. </w:t>
      </w:r>
      <w:r>
        <w:rPr>
          <w:rFonts w:ascii="Times New Roman" w:hAnsi="Times New Roman" w:cs="Times New Roman"/>
        </w:rPr>
        <w:t>TINAJAUAN PUSTAKA</w:t>
      </w:r>
    </w:p>
    <w:p w14:paraId="227B788A" w14:textId="0B0C3981" w:rsidR="00826C0B" w:rsidRDefault="00826C0B" w:rsidP="005937F7">
      <w:pPr>
        <w:pStyle w:val="Heading2"/>
        <w:numPr>
          <w:ilvl w:val="1"/>
          <w:numId w:val="2"/>
        </w:numPr>
        <w:spacing w:line="600" w:lineRule="auto"/>
        <w:ind w:left="567" w:hanging="567"/>
        <w:rPr>
          <w:rFonts w:ascii="Times New Roman" w:hAnsi="Times New Roman" w:cs="Times New Roman"/>
        </w:rPr>
      </w:pPr>
      <w:r>
        <w:rPr>
          <w:rFonts w:ascii="Times New Roman" w:hAnsi="Times New Roman" w:cs="Times New Roman"/>
        </w:rPr>
        <w:t>K-Means</w:t>
      </w:r>
    </w:p>
    <w:p w14:paraId="24A62204" w14:textId="02DAF858" w:rsidR="00826C0B" w:rsidRDefault="00826C0B" w:rsidP="00826C0B">
      <w:pPr>
        <w:pStyle w:val="BodyText"/>
        <w:spacing w:line="360" w:lineRule="auto"/>
        <w:rPr>
          <w:rFonts w:ascii="Times New Roman" w:hAnsi="Times New Roman" w:cs="Times New Roman"/>
        </w:rPr>
      </w:pPr>
      <w:r>
        <w:rPr>
          <w:rFonts w:ascii="Times New Roman" w:hAnsi="Times New Roman" w:cs="Times New Roman"/>
        </w:rPr>
        <w:t>K-Means adalah…</w:t>
      </w:r>
    </w:p>
    <w:p w14:paraId="2575E831" w14:textId="7F535832" w:rsidR="00826C0B" w:rsidRDefault="00826C0B" w:rsidP="00826C0B">
      <w:pPr>
        <w:pStyle w:val="BodyText"/>
        <w:spacing w:line="360" w:lineRule="auto"/>
        <w:rPr>
          <w:rFonts w:ascii="Times New Roman" w:hAnsi="Times New Roman" w:cs="Times New Roman"/>
        </w:rPr>
      </w:pPr>
      <w:r>
        <w:rPr>
          <w:rFonts w:ascii="Times New Roman" w:hAnsi="Times New Roman" w:cs="Times New Roman"/>
        </w:rPr>
        <w:t>K-Means keunggulan dibanding algoritma lain…</w:t>
      </w:r>
    </w:p>
    <w:p w14:paraId="6AC41BBB" w14:textId="1FA9E7EA" w:rsidR="00826C0B" w:rsidRDefault="00826C0B" w:rsidP="00826C0B">
      <w:pPr>
        <w:pStyle w:val="BodyText"/>
        <w:spacing w:line="360" w:lineRule="auto"/>
        <w:rPr>
          <w:rFonts w:ascii="Times New Roman" w:hAnsi="Times New Roman" w:cs="Times New Roman"/>
        </w:rPr>
      </w:pPr>
      <w:r>
        <w:rPr>
          <w:rFonts w:ascii="Times New Roman" w:hAnsi="Times New Roman" w:cs="Times New Roman"/>
        </w:rPr>
        <w:t>K-Means sesuai dengan data Bitcoin…</w:t>
      </w:r>
    </w:p>
    <w:p w14:paraId="5432C8A9" w14:textId="7B5BCAB3" w:rsidR="00826C0B" w:rsidRPr="005937F7" w:rsidRDefault="00826C0B" w:rsidP="00826C0B">
      <w:pPr>
        <w:pStyle w:val="BodyText"/>
        <w:spacing w:line="360" w:lineRule="auto"/>
        <w:rPr>
          <w:rFonts w:ascii="Times New Roman" w:hAnsi="Times New Roman" w:cs="Times New Roman"/>
        </w:rPr>
      </w:pPr>
      <w:r>
        <w:rPr>
          <w:rFonts w:ascii="Times New Roman" w:hAnsi="Times New Roman" w:cs="Times New Roman"/>
        </w:rPr>
        <w:t>K-Means sensitif terhadap data outlier sehingga…</w:t>
      </w:r>
    </w:p>
    <w:p w14:paraId="6F06CB0C" w14:textId="72A88C9C" w:rsidR="00826C0B" w:rsidRDefault="00826C0B" w:rsidP="00826C0B">
      <w:pPr>
        <w:ind w:left="567"/>
      </w:pPr>
    </w:p>
    <w:p w14:paraId="47272340" w14:textId="77777777" w:rsidR="00826C0B" w:rsidRPr="00826C0B" w:rsidRDefault="00826C0B" w:rsidP="00826C0B">
      <w:pPr>
        <w:ind w:left="567"/>
      </w:pPr>
    </w:p>
    <w:p w14:paraId="36629A2B" w14:textId="77777777" w:rsidR="00C14C1E" w:rsidRDefault="00C14C1E" w:rsidP="005937F7">
      <w:pPr>
        <w:pStyle w:val="Heading2"/>
        <w:numPr>
          <w:ilvl w:val="1"/>
          <w:numId w:val="2"/>
        </w:numPr>
        <w:spacing w:line="600" w:lineRule="auto"/>
        <w:ind w:left="567" w:hanging="567"/>
        <w:rPr>
          <w:rFonts w:ascii="Times New Roman" w:hAnsi="Times New Roman" w:cs="Times New Roman"/>
        </w:rPr>
      </w:pPr>
    </w:p>
    <w:p w14:paraId="4DE3FE54" w14:textId="620A0B5B" w:rsidR="005937F7" w:rsidRPr="00F46AF2" w:rsidRDefault="005937F7" w:rsidP="005937F7">
      <w:pPr>
        <w:pStyle w:val="Heading2"/>
        <w:numPr>
          <w:ilvl w:val="1"/>
          <w:numId w:val="2"/>
        </w:numPr>
        <w:spacing w:line="600" w:lineRule="auto"/>
        <w:ind w:left="567" w:hanging="567"/>
        <w:rPr>
          <w:rFonts w:ascii="Times New Roman" w:hAnsi="Times New Roman" w:cs="Times New Roman"/>
        </w:rPr>
      </w:pPr>
      <w:r>
        <w:rPr>
          <w:rFonts w:ascii="Times New Roman" w:hAnsi="Times New Roman" w:cs="Times New Roman"/>
        </w:rPr>
        <w:t>Penelitian Terkait</w:t>
      </w:r>
    </w:p>
    <w:p w14:paraId="0166AD25" w14:textId="77777777" w:rsidR="005937F7" w:rsidRPr="005937F7" w:rsidRDefault="005937F7" w:rsidP="005937F7">
      <w:pPr>
        <w:pStyle w:val="BodyText"/>
        <w:spacing w:line="360" w:lineRule="auto"/>
        <w:rPr>
          <w:rFonts w:ascii="Times New Roman" w:hAnsi="Times New Roman" w:cs="Times New Roman"/>
        </w:rPr>
      </w:pPr>
      <w:r w:rsidRPr="005937F7">
        <w:rPr>
          <w:rFonts w:ascii="Times New Roman" w:hAnsi="Times New Roman" w:cs="Times New Roman"/>
        </w:rPr>
        <w:t>Dengan melihat hasil penelitian Chen J. (2023) yang membahas mengenai Analisis Prediksi Harga Bitcoin Menggunakan Machine Learning. Penelitian tersebut memperoleh hasil yang cukup stabil ketika trend dari harga Bitcoin tersebut juga stabil. Namun, ketika harga Bitcoin tersebut mendapati adanya transaksi paus galat antara prediksi dan harga yang sebenarnya cenderung besar.</w:t>
      </w:r>
    </w:p>
    <w:p w14:paraId="5B0D288D" w14:textId="77777777" w:rsidR="005937F7" w:rsidRPr="005937F7" w:rsidRDefault="005937F7" w:rsidP="005937F7">
      <w:pPr>
        <w:pStyle w:val="BodyText"/>
        <w:spacing w:line="360" w:lineRule="auto"/>
        <w:ind w:left="360" w:firstLine="0"/>
        <w:jc w:val="left"/>
        <w:rPr>
          <w:rFonts w:ascii="Times New Roman" w:hAnsi="Times New Roman" w:cs="Times New Roman"/>
        </w:rPr>
      </w:pPr>
      <w:r w:rsidRPr="005937F7">
        <w:rPr>
          <w:rFonts w:ascii="Times New Roman" w:hAnsi="Times New Roman" w:cs="Times New Roman"/>
          <w:noProof/>
        </w:rPr>
        <w:lastRenderedPageBreak/>
        <w:drawing>
          <wp:inline distT="0" distB="0" distL="0" distR="0" wp14:anchorId="0E29B295" wp14:editId="70B4A46A">
            <wp:extent cx="4829175" cy="3827780"/>
            <wp:effectExtent l="19050" t="19050" r="28575" b="20320"/>
            <wp:docPr id="2" name="Picture 2" descr="Jrfm 16 00051 g008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rfm 16 00051 g008 55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29175" cy="3827780"/>
                    </a:xfrm>
                    <a:prstGeom prst="rect">
                      <a:avLst/>
                    </a:prstGeom>
                    <a:noFill/>
                    <a:ln>
                      <a:solidFill>
                        <a:schemeClr val="tx1"/>
                      </a:solidFill>
                    </a:ln>
                  </pic:spPr>
                </pic:pic>
              </a:graphicData>
            </a:graphic>
          </wp:inline>
        </w:drawing>
      </w:r>
    </w:p>
    <w:p w14:paraId="22D98756" w14:textId="6C15D9AD" w:rsidR="005937F7" w:rsidRPr="005937F7" w:rsidRDefault="005937F7" w:rsidP="00826C0B">
      <w:pPr>
        <w:pStyle w:val="BodyText"/>
        <w:spacing w:line="360" w:lineRule="auto"/>
        <w:ind w:firstLine="360"/>
        <w:jc w:val="center"/>
        <w:rPr>
          <w:rFonts w:ascii="Times New Roman" w:hAnsi="Times New Roman" w:cs="Times New Roman"/>
        </w:rPr>
      </w:pPr>
      <w:r>
        <w:rPr>
          <w:rFonts w:ascii="Times New Roman" w:hAnsi="Times New Roman" w:cs="Times New Roman"/>
        </w:rPr>
        <w:t xml:space="preserve">Gambar </w:t>
      </w:r>
      <w:r w:rsidR="00826C0B">
        <w:rPr>
          <w:rFonts w:ascii="Times New Roman" w:hAnsi="Times New Roman" w:cs="Times New Roman"/>
        </w:rPr>
        <w:t>2.1</w:t>
      </w:r>
      <w:r>
        <w:rPr>
          <w:rFonts w:ascii="Times New Roman" w:hAnsi="Times New Roman" w:cs="Times New Roman"/>
        </w:rPr>
        <w:t xml:space="preserve">. </w:t>
      </w:r>
      <w:r w:rsidR="00826C0B">
        <w:rPr>
          <w:rFonts w:ascii="Times New Roman" w:hAnsi="Times New Roman" w:cs="Times New Roman"/>
        </w:rPr>
        <w:t>Grafik perbandingan hasil prediksi Bitcoin terhadap harga sebenarnya menggunakan Random Forest (Chen, 2023)</w:t>
      </w:r>
    </w:p>
    <w:p w14:paraId="45808776" w14:textId="244836AF" w:rsidR="005937F7" w:rsidRDefault="005937F7" w:rsidP="005937F7">
      <w:pPr>
        <w:spacing w:after="160"/>
        <w:ind w:firstLine="567"/>
        <w:jc w:val="left"/>
        <w:rPr>
          <w:rFonts w:ascii="Times New Roman" w:eastAsiaTheme="majorEastAsia" w:hAnsi="Times New Roman" w:cs="Times New Roman"/>
          <w:b/>
          <w:sz w:val="26"/>
          <w:szCs w:val="32"/>
          <w:lang w:val="en-US"/>
        </w:rPr>
      </w:pPr>
      <w:r>
        <w:rPr>
          <w:rFonts w:ascii="Times New Roman" w:hAnsi="Times New Roman" w:cs="Times New Roman"/>
        </w:rPr>
        <w:br w:type="page"/>
      </w:r>
    </w:p>
    <w:p w14:paraId="77FBC587" w14:textId="3EB33621" w:rsidR="00790067" w:rsidRPr="00F46AF2" w:rsidRDefault="00FB32FF" w:rsidP="00FB32FF">
      <w:pPr>
        <w:pStyle w:val="Heading1"/>
        <w:rPr>
          <w:rFonts w:ascii="Times New Roman" w:hAnsi="Times New Roman" w:cs="Times New Roman"/>
        </w:rPr>
      </w:pPr>
      <w:r w:rsidRPr="00F46AF2">
        <w:rPr>
          <w:rFonts w:ascii="Times New Roman" w:hAnsi="Times New Roman" w:cs="Times New Roman"/>
        </w:rPr>
        <w:lastRenderedPageBreak/>
        <w:t>BAB II</w:t>
      </w:r>
      <w:r w:rsidR="005937F7">
        <w:rPr>
          <w:rFonts w:ascii="Times New Roman" w:hAnsi="Times New Roman" w:cs="Times New Roman"/>
        </w:rPr>
        <w:t>I</w:t>
      </w:r>
      <w:r w:rsidR="00BF4429" w:rsidRPr="00F46AF2">
        <w:rPr>
          <w:rFonts w:ascii="Times New Roman" w:hAnsi="Times New Roman" w:cs="Times New Roman"/>
        </w:rPr>
        <w:t>.</w:t>
      </w:r>
      <w:r w:rsidRPr="00F46AF2">
        <w:rPr>
          <w:rFonts w:ascii="Times New Roman" w:hAnsi="Times New Roman" w:cs="Times New Roman"/>
        </w:rPr>
        <w:t xml:space="preserve"> </w:t>
      </w:r>
      <w:bookmarkEnd w:id="45"/>
      <w:r w:rsidR="00326D30" w:rsidRPr="00F46AF2">
        <w:rPr>
          <w:rFonts w:ascii="Times New Roman" w:hAnsi="Times New Roman" w:cs="Times New Roman"/>
        </w:rPr>
        <w:t>KONSEP PERANCANGAN</w:t>
      </w:r>
      <w:bookmarkEnd w:id="46"/>
    </w:p>
    <w:p w14:paraId="23E3B1A9" w14:textId="62E36C14" w:rsidR="00326D30" w:rsidRPr="00F46AF2" w:rsidRDefault="001513CF" w:rsidP="008D0851">
      <w:pPr>
        <w:pStyle w:val="Heading2"/>
        <w:numPr>
          <w:ilvl w:val="1"/>
          <w:numId w:val="2"/>
        </w:numPr>
        <w:tabs>
          <w:tab w:val="left" w:pos="540"/>
        </w:tabs>
        <w:ind w:hanging="720"/>
        <w:rPr>
          <w:rFonts w:ascii="Times New Roman" w:hAnsi="Times New Roman" w:cs="Times New Roman"/>
        </w:rPr>
      </w:pPr>
      <w:bookmarkStart w:id="47" w:name="_Toc129564633"/>
      <w:r w:rsidRPr="00F46AF2">
        <w:rPr>
          <w:rFonts w:ascii="Times New Roman" w:hAnsi="Times New Roman" w:cs="Times New Roman"/>
        </w:rPr>
        <w:t>Diagram Alir</w:t>
      </w:r>
      <w:r w:rsidR="00326D30" w:rsidRPr="00F46AF2">
        <w:rPr>
          <w:rFonts w:ascii="Times New Roman" w:hAnsi="Times New Roman" w:cs="Times New Roman"/>
        </w:rPr>
        <w:t xml:space="preserve"> Perancangan</w:t>
      </w:r>
      <w:bookmarkEnd w:id="47"/>
    </w:p>
    <w:p w14:paraId="28008A4C" w14:textId="0B05566D" w:rsidR="00326D30" w:rsidRPr="00F46AF2" w:rsidRDefault="003A1273" w:rsidP="00326D30">
      <w:pPr>
        <w:pStyle w:val="BodyText"/>
        <w:rPr>
          <w:rFonts w:ascii="Times New Roman" w:hAnsi="Times New Roman" w:cs="Times New Roman"/>
        </w:rPr>
      </w:pPr>
      <w:r w:rsidRPr="00F46AF2">
        <w:rPr>
          <w:rFonts w:ascii="Times New Roman" w:hAnsi="Times New Roman" w:cs="Times New Roman"/>
        </w:rPr>
        <w:t xml:space="preserve">Berikut diagram alir </w:t>
      </w:r>
      <w:r w:rsidR="00695F0C" w:rsidRPr="00F46AF2">
        <w:rPr>
          <w:rFonts w:ascii="Times New Roman" w:hAnsi="Times New Roman" w:cs="Times New Roman"/>
        </w:rPr>
        <w:t>pada pemodelan transaksi paus pada Bitcoin</w:t>
      </w:r>
      <w:r w:rsidRPr="00F46AF2">
        <w:rPr>
          <w:rFonts w:ascii="Times New Roman" w:hAnsi="Times New Roman" w:cs="Times New Roman"/>
        </w:rPr>
        <w:t>:</w:t>
      </w:r>
    </w:p>
    <w:p w14:paraId="2D4C25F4" w14:textId="0AAF9E68" w:rsidR="00631260" w:rsidRPr="00F46AF2" w:rsidRDefault="00631260" w:rsidP="003A1273">
      <w:pPr>
        <w:pStyle w:val="BodyText"/>
        <w:jc w:val="center"/>
        <w:rPr>
          <w:rFonts w:ascii="Times New Roman" w:hAnsi="Times New Roman" w:cs="Times New Roman"/>
        </w:rPr>
      </w:pPr>
    </w:p>
    <w:p w14:paraId="6BBFA7C6" w14:textId="7E69C1CA" w:rsidR="003A1273" w:rsidRPr="00F46AF2" w:rsidRDefault="003A1273" w:rsidP="003A1273">
      <w:pPr>
        <w:pStyle w:val="BodyText"/>
        <w:ind w:firstLine="0"/>
        <w:jc w:val="center"/>
        <w:rPr>
          <w:rFonts w:ascii="Times New Roman" w:hAnsi="Times New Roman" w:cs="Times New Roman"/>
        </w:rPr>
      </w:pPr>
      <w:r w:rsidRPr="00F46AF2">
        <w:rPr>
          <w:rFonts w:ascii="Times New Roman" w:hAnsi="Times New Roman" w:cs="Times New Roman"/>
        </w:rPr>
        <w:t>Gambar 1. Diagram Alir Perancangan</w:t>
      </w:r>
    </w:p>
    <w:p w14:paraId="1DC2C403" w14:textId="53E67BFC" w:rsidR="003A1273" w:rsidRPr="00F46AF2" w:rsidRDefault="003A1273" w:rsidP="003A1273">
      <w:pPr>
        <w:pStyle w:val="BodyText"/>
        <w:ind w:firstLine="0"/>
        <w:rPr>
          <w:rFonts w:ascii="Times New Roman" w:hAnsi="Times New Roman" w:cs="Times New Roman"/>
        </w:rPr>
      </w:pPr>
    </w:p>
    <w:p w14:paraId="6AAA6FE8" w14:textId="4992AC40" w:rsidR="00326D30" w:rsidRPr="00F46AF2" w:rsidRDefault="00326D30" w:rsidP="00E47360">
      <w:pPr>
        <w:pStyle w:val="Heading2"/>
        <w:numPr>
          <w:ilvl w:val="1"/>
          <w:numId w:val="2"/>
        </w:numPr>
        <w:tabs>
          <w:tab w:val="left" w:pos="540"/>
        </w:tabs>
        <w:spacing w:line="600" w:lineRule="auto"/>
        <w:ind w:hanging="720"/>
        <w:rPr>
          <w:rFonts w:ascii="Times New Roman" w:hAnsi="Times New Roman" w:cs="Times New Roman"/>
        </w:rPr>
      </w:pPr>
      <w:bookmarkStart w:id="48" w:name="_Toc129564634"/>
      <w:r w:rsidRPr="00F46AF2">
        <w:rPr>
          <w:rFonts w:ascii="Times New Roman" w:hAnsi="Times New Roman" w:cs="Times New Roman"/>
        </w:rPr>
        <w:t>Pertimbangan Perancangan</w:t>
      </w:r>
      <w:bookmarkEnd w:id="48"/>
    </w:p>
    <w:p w14:paraId="2389DC1F" w14:textId="563D23DC" w:rsidR="00326D30" w:rsidRPr="00F46AF2" w:rsidRDefault="003A1273" w:rsidP="004F4E42">
      <w:pPr>
        <w:pStyle w:val="BodyText"/>
        <w:spacing w:line="360" w:lineRule="auto"/>
        <w:rPr>
          <w:rFonts w:ascii="Times New Roman" w:hAnsi="Times New Roman" w:cs="Times New Roman"/>
        </w:rPr>
      </w:pPr>
      <w:r w:rsidRPr="00F46AF2">
        <w:rPr>
          <w:rFonts w:ascii="Times New Roman" w:hAnsi="Times New Roman" w:cs="Times New Roman"/>
        </w:rPr>
        <w:t>Dalam</w:t>
      </w:r>
      <w:r w:rsidR="00CA7981" w:rsidRPr="00F46AF2">
        <w:rPr>
          <w:rFonts w:ascii="Times New Roman" w:hAnsi="Times New Roman" w:cs="Times New Roman"/>
        </w:rPr>
        <w:t xml:space="preserve"> </w:t>
      </w:r>
      <w:r w:rsidR="00311593" w:rsidRPr="00F46AF2">
        <w:rPr>
          <w:rFonts w:ascii="Times New Roman" w:hAnsi="Times New Roman" w:cs="Times New Roman"/>
        </w:rPr>
        <w:t xml:space="preserve">pelaksanaannya, </w:t>
      </w:r>
      <w:r w:rsidR="003501B5" w:rsidRPr="00F46AF2">
        <w:rPr>
          <w:rFonts w:ascii="Times New Roman" w:hAnsi="Times New Roman" w:cs="Times New Roman"/>
        </w:rPr>
        <w:t xml:space="preserve">terdapat </w:t>
      </w:r>
      <w:r w:rsidR="00757A7C" w:rsidRPr="00F46AF2">
        <w:rPr>
          <w:rFonts w:ascii="Times New Roman" w:hAnsi="Times New Roman" w:cs="Times New Roman"/>
        </w:rPr>
        <w:t xml:space="preserve">pertimbangan yang perlu diperhatikan dalam membuat pemodelan yang akan dilakukan. </w:t>
      </w:r>
      <w:r w:rsidR="000F2611" w:rsidRPr="00F46AF2">
        <w:rPr>
          <w:rFonts w:ascii="Times New Roman" w:hAnsi="Times New Roman" w:cs="Times New Roman"/>
        </w:rPr>
        <w:t xml:space="preserve">Seperti </w:t>
      </w:r>
      <w:r w:rsidR="00AA3CF2" w:rsidRPr="00F46AF2">
        <w:rPr>
          <w:rFonts w:ascii="Times New Roman" w:hAnsi="Times New Roman" w:cs="Times New Roman"/>
        </w:rPr>
        <w:t xml:space="preserve">membuat Pipeline yang dapat menyesuaikan data kedalam model training yang akan di </w:t>
      </w:r>
      <w:r w:rsidR="00584085" w:rsidRPr="00F46AF2">
        <w:rPr>
          <w:rFonts w:ascii="Times New Roman" w:hAnsi="Times New Roman" w:cs="Times New Roman"/>
        </w:rPr>
        <w:t>jalankan. Bersamaan dengan hal tersebut</w:t>
      </w:r>
      <w:r w:rsidR="00A71DE7" w:rsidRPr="00F46AF2">
        <w:rPr>
          <w:rFonts w:ascii="Times New Roman" w:hAnsi="Times New Roman" w:cs="Times New Roman"/>
        </w:rPr>
        <w:t xml:space="preserve"> </w:t>
      </w:r>
      <w:r w:rsidR="00584085" w:rsidRPr="00F46AF2">
        <w:rPr>
          <w:rFonts w:ascii="Times New Roman" w:hAnsi="Times New Roman" w:cs="Times New Roman"/>
        </w:rPr>
        <w:t>d</w:t>
      </w:r>
      <w:r w:rsidR="00AC1CF2" w:rsidRPr="00F46AF2">
        <w:rPr>
          <w:rFonts w:ascii="Times New Roman" w:hAnsi="Times New Roman" w:cs="Times New Roman"/>
        </w:rPr>
        <w:t xml:space="preserve">ata </w:t>
      </w:r>
      <w:r w:rsidR="0001030E" w:rsidRPr="00F46AF2">
        <w:rPr>
          <w:rFonts w:ascii="Times New Roman" w:hAnsi="Times New Roman" w:cs="Times New Roman"/>
        </w:rPr>
        <w:t>harus di</w:t>
      </w:r>
      <w:r w:rsidR="00A71DE7" w:rsidRPr="00F46AF2">
        <w:rPr>
          <w:rFonts w:ascii="Times New Roman" w:hAnsi="Times New Roman" w:cs="Times New Roman"/>
        </w:rPr>
        <w:t xml:space="preserve"> normalisasi </w:t>
      </w:r>
      <w:r w:rsidR="00C6229F" w:rsidRPr="00F46AF2">
        <w:rPr>
          <w:rFonts w:ascii="Times New Roman" w:hAnsi="Times New Roman" w:cs="Times New Roman"/>
        </w:rPr>
        <w:t xml:space="preserve">sehingga tidak terdapat </w:t>
      </w:r>
      <w:r w:rsidR="004A47A7" w:rsidRPr="00F46AF2">
        <w:rPr>
          <w:rFonts w:ascii="Times New Roman" w:hAnsi="Times New Roman" w:cs="Times New Roman"/>
        </w:rPr>
        <w:t xml:space="preserve">data yang kosong, null, atau memiliki satuan ukur yang berbeda. Hal ini karena Algoritma K-Means </w:t>
      </w:r>
      <w:r w:rsidR="00D41916" w:rsidRPr="00F46AF2">
        <w:rPr>
          <w:rFonts w:ascii="Times New Roman" w:hAnsi="Times New Roman" w:cs="Times New Roman"/>
        </w:rPr>
        <w:t>sangat sensitif terhadap data outlier.</w:t>
      </w:r>
    </w:p>
    <w:p w14:paraId="02959DD2" w14:textId="25707B8A" w:rsidR="00584085" w:rsidRPr="00F46AF2" w:rsidRDefault="00584085" w:rsidP="004F4E42">
      <w:pPr>
        <w:pStyle w:val="BodyText"/>
        <w:spacing w:line="360" w:lineRule="auto"/>
        <w:rPr>
          <w:rFonts w:ascii="Times New Roman" w:hAnsi="Times New Roman" w:cs="Times New Roman"/>
        </w:rPr>
      </w:pPr>
      <w:r w:rsidRPr="00F46AF2">
        <w:rPr>
          <w:rFonts w:ascii="Times New Roman" w:hAnsi="Times New Roman" w:cs="Times New Roman"/>
        </w:rPr>
        <w:t xml:space="preserve">Selain itu, terdapat pertimbangan dalam menentukan spesifikasi sarana dalam pembuatan </w:t>
      </w:r>
      <w:r w:rsidR="00D77C62" w:rsidRPr="00F46AF2">
        <w:rPr>
          <w:rFonts w:ascii="Times New Roman" w:hAnsi="Times New Roman" w:cs="Times New Roman"/>
        </w:rPr>
        <w:t xml:space="preserve">model yang akan dilakukan. Terdapat 2 pilihan utama dalam melakukan pelatihan </w:t>
      </w:r>
      <w:r w:rsidR="00946552" w:rsidRPr="00F46AF2">
        <w:rPr>
          <w:rFonts w:ascii="Times New Roman" w:hAnsi="Times New Roman" w:cs="Times New Roman"/>
        </w:rPr>
        <w:t xml:space="preserve">yakni dengan menggunakan </w:t>
      </w:r>
      <w:r w:rsidR="00A07E89" w:rsidRPr="00F46AF2">
        <w:rPr>
          <w:rFonts w:ascii="Times New Roman" w:hAnsi="Times New Roman" w:cs="Times New Roman"/>
        </w:rPr>
        <w:t xml:space="preserve">hardware dari </w:t>
      </w:r>
      <w:r w:rsidR="00F90168" w:rsidRPr="00F46AF2">
        <w:rPr>
          <w:rFonts w:ascii="Times New Roman" w:hAnsi="Times New Roman" w:cs="Times New Roman"/>
        </w:rPr>
        <w:t>aplikasi berbasis</w:t>
      </w:r>
      <w:r w:rsidR="00A07E89" w:rsidRPr="00F46AF2">
        <w:rPr>
          <w:rFonts w:ascii="Times New Roman" w:hAnsi="Times New Roman" w:cs="Times New Roman"/>
        </w:rPr>
        <w:t xml:space="preserve"> cloud atau menggunakan </w:t>
      </w:r>
      <w:r w:rsidR="00F90168" w:rsidRPr="00F46AF2">
        <w:rPr>
          <w:rFonts w:ascii="Times New Roman" w:hAnsi="Times New Roman" w:cs="Times New Roman"/>
        </w:rPr>
        <w:t xml:space="preserve">hardware lokal dengan aplikasi yang dijalankan </w:t>
      </w:r>
      <w:r w:rsidR="00E2683B" w:rsidRPr="00F46AF2">
        <w:rPr>
          <w:rFonts w:ascii="Times New Roman" w:hAnsi="Times New Roman" w:cs="Times New Roman"/>
        </w:rPr>
        <w:t xml:space="preserve">secara On-Premises. </w:t>
      </w:r>
      <w:r w:rsidR="00265B3B" w:rsidRPr="00F46AF2">
        <w:rPr>
          <w:rFonts w:ascii="Times New Roman" w:hAnsi="Times New Roman" w:cs="Times New Roman"/>
        </w:rPr>
        <w:t xml:space="preserve">Jika </w:t>
      </w:r>
      <w:r w:rsidR="00950CBE" w:rsidRPr="00F46AF2">
        <w:rPr>
          <w:rFonts w:ascii="Times New Roman" w:hAnsi="Times New Roman" w:cs="Times New Roman"/>
        </w:rPr>
        <w:t>pemodelan</w:t>
      </w:r>
      <w:r w:rsidR="00265B3B" w:rsidRPr="00F46AF2">
        <w:rPr>
          <w:rFonts w:ascii="Times New Roman" w:hAnsi="Times New Roman" w:cs="Times New Roman"/>
        </w:rPr>
        <w:t xml:space="preserve"> akan dijalankan menggunakan basis cloud </w:t>
      </w:r>
      <w:r w:rsidR="00390394" w:rsidRPr="00F46AF2">
        <w:rPr>
          <w:rFonts w:ascii="Times New Roman" w:hAnsi="Times New Roman" w:cs="Times New Roman"/>
        </w:rPr>
        <w:t xml:space="preserve">maka </w:t>
      </w:r>
      <w:r w:rsidR="00E50CD4" w:rsidRPr="00F46AF2">
        <w:rPr>
          <w:rFonts w:ascii="Times New Roman" w:hAnsi="Times New Roman" w:cs="Times New Roman"/>
        </w:rPr>
        <w:t>perlu diperhatikan penggunaan akselerasi</w:t>
      </w:r>
      <w:r w:rsidR="007E7B83" w:rsidRPr="00F46AF2">
        <w:rPr>
          <w:rFonts w:ascii="Times New Roman" w:hAnsi="Times New Roman" w:cs="Times New Roman"/>
        </w:rPr>
        <w:t xml:space="preserve"> hardware. Sebaiknya digunakan akselerasi </w:t>
      </w:r>
      <w:r w:rsidR="00920269" w:rsidRPr="00F46AF2">
        <w:rPr>
          <w:rFonts w:ascii="Times New Roman" w:hAnsi="Times New Roman" w:cs="Times New Roman"/>
        </w:rPr>
        <w:t xml:space="preserve">GPU untuk memberikan performa </w:t>
      </w:r>
      <w:r w:rsidR="009E4BBF" w:rsidRPr="00F46AF2">
        <w:rPr>
          <w:rFonts w:ascii="Times New Roman" w:hAnsi="Times New Roman" w:cs="Times New Roman"/>
        </w:rPr>
        <w:t xml:space="preserve">optimal terhadap waktu pelatihan model. </w:t>
      </w:r>
      <w:r w:rsidR="00950CBE" w:rsidRPr="00F46AF2">
        <w:rPr>
          <w:rFonts w:ascii="Times New Roman" w:hAnsi="Times New Roman" w:cs="Times New Roman"/>
        </w:rPr>
        <w:t xml:space="preserve">Selain itu, </w:t>
      </w:r>
      <w:r w:rsidR="009D4F9C" w:rsidRPr="00F46AF2">
        <w:rPr>
          <w:rFonts w:ascii="Times New Roman" w:hAnsi="Times New Roman" w:cs="Times New Roman"/>
        </w:rPr>
        <w:t xml:space="preserve">pemodelan dapat dilakukan secara On-Premises pada komputer pribadi, diperlukan setidaknya </w:t>
      </w:r>
      <w:r w:rsidR="007E6DF1" w:rsidRPr="00F46AF2">
        <w:rPr>
          <w:rFonts w:ascii="Times New Roman" w:hAnsi="Times New Roman" w:cs="Times New Roman"/>
        </w:rPr>
        <w:t xml:space="preserve">spesifikasi minimal yang tertera pada </w:t>
      </w:r>
      <w:proofErr w:type="spellStart"/>
      <w:r w:rsidR="00205438" w:rsidRPr="00F46AF2">
        <w:rPr>
          <w:rFonts w:ascii="Times New Roman" w:hAnsi="Times New Roman" w:cs="Times New Roman"/>
        </w:rPr>
        <w:t>paltform</w:t>
      </w:r>
      <w:proofErr w:type="spellEnd"/>
      <w:r w:rsidR="00205438" w:rsidRPr="00F46AF2">
        <w:rPr>
          <w:rFonts w:ascii="Times New Roman" w:hAnsi="Times New Roman" w:cs="Times New Roman"/>
        </w:rPr>
        <w:t xml:space="preserve"> aplikasi </w:t>
      </w:r>
      <w:r w:rsidR="00A6270D" w:rsidRPr="00F46AF2">
        <w:rPr>
          <w:rFonts w:ascii="Times New Roman" w:hAnsi="Times New Roman" w:cs="Times New Roman"/>
        </w:rPr>
        <w:t>yang akan digunakan.</w:t>
      </w:r>
    </w:p>
    <w:p w14:paraId="6DA98825" w14:textId="7462A946" w:rsidR="00326D30" w:rsidRPr="00F46AF2" w:rsidRDefault="00326D30" w:rsidP="00E47360">
      <w:pPr>
        <w:pStyle w:val="Heading2"/>
        <w:numPr>
          <w:ilvl w:val="1"/>
          <w:numId w:val="2"/>
        </w:numPr>
        <w:tabs>
          <w:tab w:val="left" w:pos="540"/>
        </w:tabs>
        <w:spacing w:before="240" w:line="600" w:lineRule="auto"/>
        <w:ind w:hanging="720"/>
        <w:rPr>
          <w:rFonts w:ascii="Times New Roman" w:hAnsi="Times New Roman" w:cs="Times New Roman"/>
        </w:rPr>
      </w:pPr>
      <w:bookmarkStart w:id="49" w:name="_Toc129564635"/>
      <w:r w:rsidRPr="00F46AF2">
        <w:rPr>
          <w:rFonts w:ascii="Times New Roman" w:hAnsi="Times New Roman" w:cs="Times New Roman"/>
        </w:rPr>
        <w:t>Analisis Teknis</w:t>
      </w:r>
      <w:bookmarkEnd w:id="49"/>
    </w:p>
    <w:p w14:paraId="16291E36" w14:textId="25545C75" w:rsidR="000F09A5" w:rsidRPr="00F46AF2" w:rsidRDefault="00AA092C" w:rsidP="004F4E42">
      <w:pPr>
        <w:pStyle w:val="BodyText"/>
        <w:spacing w:line="360" w:lineRule="auto"/>
        <w:rPr>
          <w:rFonts w:ascii="Times New Roman" w:hAnsi="Times New Roman" w:cs="Times New Roman"/>
        </w:rPr>
      </w:pPr>
      <w:r w:rsidRPr="00F46AF2">
        <w:rPr>
          <w:rFonts w:ascii="Times New Roman" w:hAnsi="Times New Roman" w:cs="Times New Roman"/>
        </w:rPr>
        <w:t xml:space="preserve">Beberapa analisis teknis yang dipertimbangkan pada </w:t>
      </w:r>
      <w:r w:rsidR="000D4D36" w:rsidRPr="00F46AF2">
        <w:rPr>
          <w:rFonts w:ascii="Times New Roman" w:hAnsi="Times New Roman" w:cs="Times New Roman"/>
        </w:rPr>
        <w:t xml:space="preserve">pemodelan menggunakan algoritma K-Means </w:t>
      </w:r>
      <w:r w:rsidR="000F09A5" w:rsidRPr="00F46AF2">
        <w:rPr>
          <w:rFonts w:ascii="Times New Roman" w:hAnsi="Times New Roman" w:cs="Times New Roman"/>
        </w:rPr>
        <w:t>ini adalah sebagai berikut:</w:t>
      </w:r>
    </w:p>
    <w:p w14:paraId="75BA29BA" w14:textId="77777777" w:rsidR="000F09A5" w:rsidRPr="00F46AF2" w:rsidRDefault="000F09A5" w:rsidP="008D0851">
      <w:pPr>
        <w:pStyle w:val="ListParagraph"/>
        <w:keepNext/>
        <w:keepLines/>
        <w:numPr>
          <w:ilvl w:val="0"/>
          <w:numId w:val="7"/>
        </w:numPr>
        <w:spacing w:line="259" w:lineRule="auto"/>
        <w:contextualSpacing w:val="0"/>
        <w:jc w:val="both"/>
        <w:outlineLvl w:val="2"/>
        <w:rPr>
          <w:rFonts w:ascii="Times New Roman" w:eastAsiaTheme="majorEastAsia" w:hAnsi="Times New Roman" w:cs="Times New Roman"/>
          <w:b/>
          <w:vanish/>
          <w:szCs w:val="24"/>
          <w:lang w:val="en-ID"/>
        </w:rPr>
      </w:pPr>
      <w:bookmarkStart w:id="50" w:name="_Toc122850415"/>
      <w:bookmarkStart w:id="51" w:name="_Toc122850633"/>
      <w:bookmarkStart w:id="52" w:name="_Toc122850719"/>
      <w:bookmarkStart w:id="53" w:name="_Toc129564636"/>
      <w:bookmarkEnd w:id="50"/>
      <w:bookmarkEnd w:id="51"/>
      <w:bookmarkEnd w:id="52"/>
      <w:bookmarkEnd w:id="53"/>
    </w:p>
    <w:p w14:paraId="015BA85F" w14:textId="77777777" w:rsidR="000F09A5" w:rsidRPr="00F46AF2" w:rsidRDefault="000F09A5" w:rsidP="008D0851">
      <w:pPr>
        <w:pStyle w:val="ListParagraph"/>
        <w:keepNext/>
        <w:keepLines/>
        <w:numPr>
          <w:ilvl w:val="0"/>
          <w:numId w:val="7"/>
        </w:numPr>
        <w:spacing w:line="259" w:lineRule="auto"/>
        <w:contextualSpacing w:val="0"/>
        <w:jc w:val="both"/>
        <w:outlineLvl w:val="2"/>
        <w:rPr>
          <w:rFonts w:ascii="Times New Roman" w:eastAsiaTheme="majorEastAsia" w:hAnsi="Times New Roman" w:cs="Times New Roman"/>
          <w:b/>
          <w:vanish/>
          <w:szCs w:val="24"/>
          <w:lang w:val="en-ID"/>
        </w:rPr>
      </w:pPr>
      <w:bookmarkStart w:id="54" w:name="_Toc122850416"/>
      <w:bookmarkStart w:id="55" w:name="_Toc122850634"/>
      <w:bookmarkStart w:id="56" w:name="_Toc122850720"/>
      <w:bookmarkStart w:id="57" w:name="_Toc129564637"/>
      <w:bookmarkEnd w:id="54"/>
      <w:bookmarkEnd w:id="55"/>
      <w:bookmarkEnd w:id="56"/>
      <w:bookmarkEnd w:id="57"/>
    </w:p>
    <w:p w14:paraId="0435D2F5" w14:textId="77777777" w:rsidR="000F09A5" w:rsidRPr="00F46AF2" w:rsidRDefault="000F09A5" w:rsidP="008D0851">
      <w:pPr>
        <w:pStyle w:val="ListParagraph"/>
        <w:keepNext/>
        <w:keepLines/>
        <w:numPr>
          <w:ilvl w:val="1"/>
          <w:numId w:val="7"/>
        </w:numPr>
        <w:spacing w:line="259" w:lineRule="auto"/>
        <w:contextualSpacing w:val="0"/>
        <w:jc w:val="both"/>
        <w:outlineLvl w:val="2"/>
        <w:rPr>
          <w:rFonts w:ascii="Times New Roman" w:eastAsiaTheme="majorEastAsia" w:hAnsi="Times New Roman" w:cs="Times New Roman"/>
          <w:b/>
          <w:vanish/>
          <w:szCs w:val="24"/>
          <w:lang w:val="en-ID"/>
        </w:rPr>
      </w:pPr>
      <w:bookmarkStart w:id="58" w:name="_Toc122850417"/>
      <w:bookmarkStart w:id="59" w:name="_Toc122850635"/>
      <w:bookmarkStart w:id="60" w:name="_Toc122850721"/>
      <w:bookmarkStart w:id="61" w:name="_Toc129564638"/>
      <w:bookmarkEnd w:id="58"/>
      <w:bookmarkEnd w:id="59"/>
      <w:bookmarkEnd w:id="60"/>
      <w:bookmarkEnd w:id="61"/>
    </w:p>
    <w:p w14:paraId="0BD100A3" w14:textId="77777777" w:rsidR="000F09A5" w:rsidRPr="00F46AF2" w:rsidRDefault="000F09A5" w:rsidP="008D0851">
      <w:pPr>
        <w:pStyle w:val="ListParagraph"/>
        <w:keepNext/>
        <w:keepLines/>
        <w:numPr>
          <w:ilvl w:val="1"/>
          <w:numId w:val="7"/>
        </w:numPr>
        <w:spacing w:line="259" w:lineRule="auto"/>
        <w:contextualSpacing w:val="0"/>
        <w:jc w:val="both"/>
        <w:outlineLvl w:val="2"/>
        <w:rPr>
          <w:rFonts w:ascii="Times New Roman" w:eastAsiaTheme="majorEastAsia" w:hAnsi="Times New Roman" w:cs="Times New Roman"/>
          <w:b/>
          <w:vanish/>
          <w:szCs w:val="24"/>
          <w:lang w:val="en-ID"/>
        </w:rPr>
      </w:pPr>
      <w:bookmarkStart w:id="62" w:name="_Toc122850418"/>
      <w:bookmarkStart w:id="63" w:name="_Toc122850636"/>
      <w:bookmarkStart w:id="64" w:name="_Toc122850722"/>
      <w:bookmarkStart w:id="65" w:name="_Toc129564639"/>
      <w:bookmarkEnd w:id="62"/>
      <w:bookmarkEnd w:id="63"/>
      <w:bookmarkEnd w:id="64"/>
      <w:bookmarkEnd w:id="65"/>
    </w:p>
    <w:p w14:paraId="0F19A0ED" w14:textId="77777777" w:rsidR="000F09A5" w:rsidRPr="00F46AF2" w:rsidRDefault="000F09A5" w:rsidP="008D0851">
      <w:pPr>
        <w:pStyle w:val="ListParagraph"/>
        <w:keepNext/>
        <w:keepLines/>
        <w:numPr>
          <w:ilvl w:val="1"/>
          <w:numId w:val="7"/>
        </w:numPr>
        <w:spacing w:line="259" w:lineRule="auto"/>
        <w:contextualSpacing w:val="0"/>
        <w:jc w:val="both"/>
        <w:outlineLvl w:val="2"/>
        <w:rPr>
          <w:rFonts w:ascii="Times New Roman" w:eastAsiaTheme="majorEastAsia" w:hAnsi="Times New Roman" w:cs="Times New Roman"/>
          <w:b/>
          <w:vanish/>
          <w:szCs w:val="24"/>
          <w:lang w:val="en-ID"/>
        </w:rPr>
      </w:pPr>
      <w:bookmarkStart w:id="66" w:name="_Toc122850419"/>
      <w:bookmarkStart w:id="67" w:name="_Toc122850637"/>
      <w:bookmarkStart w:id="68" w:name="_Toc122850723"/>
      <w:bookmarkStart w:id="69" w:name="_Toc129564640"/>
      <w:bookmarkEnd w:id="66"/>
      <w:bookmarkEnd w:id="67"/>
      <w:bookmarkEnd w:id="68"/>
      <w:bookmarkEnd w:id="69"/>
    </w:p>
    <w:p w14:paraId="0529B4AD" w14:textId="0E56AAEC" w:rsidR="000F09A5" w:rsidRPr="00F46AF2" w:rsidRDefault="003B0BBE" w:rsidP="00E47360">
      <w:pPr>
        <w:pStyle w:val="Heading3"/>
        <w:numPr>
          <w:ilvl w:val="2"/>
          <w:numId w:val="7"/>
        </w:numPr>
        <w:spacing w:line="360" w:lineRule="auto"/>
        <w:ind w:left="567" w:hanging="567"/>
        <w:rPr>
          <w:rFonts w:ascii="Times New Roman" w:hAnsi="Times New Roman" w:cs="Times New Roman"/>
          <w:b w:val="0"/>
        </w:rPr>
      </w:pPr>
      <w:bookmarkStart w:id="70" w:name="_Toc129564641"/>
      <w:r w:rsidRPr="00F46AF2">
        <w:rPr>
          <w:rFonts w:ascii="Times New Roman" w:hAnsi="Times New Roman" w:cs="Times New Roman"/>
          <w:b w:val="0"/>
        </w:rPr>
        <w:t>Bahasa Pemrograman</w:t>
      </w:r>
      <w:bookmarkEnd w:id="70"/>
    </w:p>
    <w:p w14:paraId="6C43C5FD" w14:textId="26CFC33E" w:rsidR="00855077" w:rsidRPr="00F46AF2" w:rsidRDefault="00B31868" w:rsidP="00E47360">
      <w:pPr>
        <w:ind w:left="567"/>
        <w:rPr>
          <w:rFonts w:ascii="Times New Roman" w:hAnsi="Times New Roman" w:cs="Times New Roman"/>
        </w:rPr>
      </w:pPr>
      <w:r w:rsidRPr="00F46AF2">
        <w:rPr>
          <w:rFonts w:ascii="Times New Roman" w:hAnsi="Times New Roman" w:cs="Times New Roman"/>
        </w:rPr>
        <w:t xml:space="preserve">Bahasa pemrograman yang digunakan dalam pemodelan </w:t>
      </w:r>
      <w:r w:rsidR="003B0BBE" w:rsidRPr="00F46AF2">
        <w:rPr>
          <w:rFonts w:ascii="Times New Roman" w:hAnsi="Times New Roman" w:cs="Times New Roman"/>
        </w:rPr>
        <w:t xml:space="preserve">ini adalah </w:t>
      </w:r>
      <w:r w:rsidR="00861578" w:rsidRPr="00F46AF2">
        <w:rPr>
          <w:rFonts w:ascii="Times New Roman" w:hAnsi="Times New Roman" w:cs="Times New Roman"/>
        </w:rPr>
        <w:t>Python</w:t>
      </w:r>
      <w:r w:rsidR="0031466B" w:rsidRPr="00F46AF2">
        <w:rPr>
          <w:rFonts w:ascii="Times New Roman" w:hAnsi="Times New Roman" w:cs="Times New Roman"/>
        </w:rPr>
        <w:t>.</w:t>
      </w:r>
      <w:r w:rsidR="00861578" w:rsidRPr="00F46AF2">
        <w:rPr>
          <w:rFonts w:ascii="Times New Roman" w:hAnsi="Times New Roman" w:cs="Times New Roman"/>
        </w:rPr>
        <w:t xml:space="preserve"> </w:t>
      </w:r>
      <w:r w:rsidR="00D54D6E" w:rsidRPr="00F46AF2">
        <w:rPr>
          <w:rFonts w:ascii="Times New Roman" w:hAnsi="Times New Roman" w:cs="Times New Roman"/>
        </w:rPr>
        <w:t xml:space="preserve">Penggunaan Python dalam bidang machine learning </w:t>
      </w:r>
      <w:r w:rsidR="00F12413" w:rsidRPr="00F46AF2">
        <w:rPr>
          <w:rFonts w:ascii="Times New Roman" w:hAnsi="Times New Roman" w:cs="Times New Roman"/>
        </w:rPr>
        <w:t xml:space="preserve">merupakan hal yang populer. Hal ini karena bahasa pemrograman Python yang </w:t>
      </w:r>
      <w:r w:rsidR="00566A0B" w:rsidRPr="00F46AF2">
        <w:rPr>
          <w:rFonts w:ascii="Times New Roman" w:hAnsi="Times New Roman" w:cs="Times New Roman"/>
        </w:rPr>
        <w:t xml:space="preserve">open source memudahkan pengembangan </w:t>
      </w:r>
      <w:r w:rsidR="00B176A3" w:rsidRPr="00F46AF2">
        <w:rPr>
          <w:rFonts w:ascii="Times New Roman" w:hAnsi="Times New Roman" w:cs="Times New Roman"/>
        </w:rPr>
        <w:t xml:space="preserve">library yang berguna bagi </w:t>
      </w:r>
      <w:r w:rsidR="00396F4B" w:rsidRPr="00F46AF2">
        <w:rPr>
          <w:rFonts w:ascii="Times New Roman" w:hAnsi="Times New Roman" w:cs="Times New Roman"/>
        </w:rPr>
        <w:t>komunitasnya.</w:t>
      </w:r>
      <w:r w:rsidR="00B176A3" w:rsidRPr="00F46AF2">
        <w:rPr>
          <w:rFonts w:ascii="Times New Roman" w:hAnsi="Times New Roman" w:cs="Times New Roman"/>
        </w:rPr>
        <w:t xml:space="preserve"> </w:t>
      </w:r>
      <w:r w:rsidR="00396F4B" w:rsidRPr="00F46AF2">
        <w:rPr>
          <w:rFonts w:ascii="Times New Roman" w:hAnsi="Times New Roman" w:cs="Times New Roman"/>
        </w:rPr>
        <w:t>S</w:t>
      </w:r>
      <w:r w:rsidR="00904664" w:rsidRPr="00F46AF2">
        <w:rPr>
          <w:rFonts w:ascii="Times New Roman" w:hAnsi="Times New Roman" w:cs="Times New Roman"/>
        </w:rPr>
        <w:t xml:space="preserve">yntax </w:t>
      </w:r>
      <w:r w:rsidR="00280364" w:rsidRPr="00F46AF2">
        <w:rPr>
          <w:rFonts w:ascii="Times New Roman" w:hAnsi="Times New Roman" w:cs="Times New Roman"/>
        </w:rPr>
        <w:t xml:space="preserve">yang </w:t>
      </w:r>
      <w:r w:rsidR="006059CD" w:rsidRPr="00F46AF2">
        <w:rPr>
          <w:rFonts w:ascii="Times New Roman" w:hAnsi="Times New Roman" w:cs="Times New Roman"/>
        </w:rPr>
        <w:t>sederhana</w:t>
      </w:r>
      <w:r w:rsidR="00BD0930" w:rsidRPr="00F46AF2">
        <w:rPr>
          <w:rFonts w:ascii="Times New Roman" w:hAnsi="Times New Roman" w:cs="Times New Roman"/>
        </w:rPr>
        <w:t xml:space="preserve"> juga menjadi </w:t>
      </w:r>
      <w:r w:rsidR="00341C2A" w:rsidRPr="00F46AF2">
        <w:rPr>
          <w:rFonts w:ascii="Times New Roman" w:hAnsi="Times New Roman" w:cs="Times New Roman"/>
        </w:rPr>
        <w:t>alasan penggunaan bahasa pemrogram ini.</w:t>
      </w:r>
    </w:p>
    <w:p w14:paraId="07CEA418" w14:textId="218E5446" w:rsidR="000F09A5" w:rsidRPr="00F46AF2" w:rsidRDefault="000F09A5" w:rsidP="00E47360">
      <w:pPr>
        <w:ind w:left="567"/>
        <w:rPr>
          <w:rFonts w:ascii="Times New Roman" w:hAnsi="Times New Roman" w:cs="Times New Roman"/>
        </w:rPr>
      </w:pPr>
      <w:r w:rsidRPr="00F46AF2">
        <w:rPr>
          <w:rFonts w:ascii="Times New Roman" w:hAnsi="Times New Roman" w:cs="Times New Roman"/>
        </w:rPr>
        <w:t xml:space="preserve"> </w:t>
      </w:r>
    </w:p>
    <w:p w14:paraId="12C23987" w14:textId="38901E1E" w:rsidR="000F09A5" w:rsidRPr="00F46AF2" w:rsidRDefault="0011325A" w:rsidP="00E47360">
      <w:pPr>
        <w:pStyle w:val="Heading3"/>
        <w:numPr>
          <w:ilvl w:val="2"/>
          <w:numId w:val="7"/>
        </w:numPr>
        <w:spacing w:line="360" w:lineRule="auto"/>
        <w:ind w:left="567" w:hanging="567"/>
        <w:rPr>
          <w:rFonts w:ascii="Times New Roman" w:hAnsi="Times New Roman" w:cs="Times New Roman"/>
          <w:b w:val="0"/>
        </w:rPr>
      </w:pPr>
      <w:bookmarkStart w:id="71" w:name="_Toc129564642"/>
      <w:r w:rsidRPr="00F46AF2">
        <w:rPr>
          <w:rFonts w:ascii="Times New Roman" w:hAnsi="Times New Roman" w:cs="Times New Roman"/>
          <w:b w:val="0"/>
        </w:rPr>
        <w:t>Rentang Data</w:t>
      </w:r>
      <w:bookmarkEnd w:id="71"/>
    </w:p>
    <w:p w14:paraId="0D828270" w14:textId="321361EB" w:rsidR="0011325A" w:rsidRPr="00F46AF2" w:rsidRDefault="00D12A34" w:rsidP="00E47360">
      <w:pPr>
        <w:ind w:left="567"/>
        <w:rPr>
          <w:rFonts w:ascii="Times New Roman" w:hAnsi="Times New Roman" w:cs="Times New Roman"/>
        </w:rPr>
      </w:pPr>
      <w:r w:rsidRPr="00F46AF2">
        <w:rPr>
          <w:rFonts w:ascii="Times New Roman" w:hAnsi="Times New Roman" w:cs="Times New Roman"/>
        </w:rPr>
        <w:t xml:space="preserve">Bitcoin </w:t>
      </w:r>
      <w:r w:rsidR="003B1A3C" w:rsidRPr="00F46AF2">
        <w:rPr>
          <w:rFonts w:ascii="Times New Roman" w:hAnsi="Times New Roman" w:cs="Times New Roman"/>
        </w:rPr>
        <w:t>pertama kali diperdagangkan pada tahun 2008</w:t>
      </w:r>
      <w:r w:rsidR="00046649" w:rsidRPr="00F46AF2">
        <w:rPr>
          <w:rFonts w:ascii="Times New Roman" w:hAnsi="Times New Roman" w:cs="Times New Roman"/>
        </w:rPr>
        <w:t>.</w:t>
      </w:r>
      <w:r w:rsidR="0031466B" w:rsidRPr="00F46AF2">
        <w:rPr>
          <w:rFonts w:ascii="Times New Roman" w:hAnsi="Times New Roman" w:cs="Times New Roman"/>
        </w:rPr>
        <w:t xml:space="preserve"> </w:t>
      </w:r>
      <w:r w:rsidR="00D2726A" w:rsidRPr="00F46AF2">
        <w:rPr>
          <w:rFonts w:ascii="Times New Roman" w:hAnsi="Times New Roman" w:cs="Times New Roman"/>
        </w:rPr>
        <w:t xml:space="preserve">Pada dasarnya semua transaksi Bitcoin tercatat dalam block chain Bitcoin itu sendiri. Namun, </w:t>
      </w:r>
      <w:r w:rsidR="00E96581" w:rsidRPr="00F46AF2">
        <w:rPr>
          <w:rFonts w:ascii="Times New Roman" w:hAnsi="Times New Roman" w:cs="Times New Roman"/>
        </w:rPr>
        <w:t xml:space="preserve">saat itu perdagangan bitcoin masih </w:t>
      </w:r>
      <w:r w:rsidR="000B3004" w:rsidRPr="00F46AF2">
        <w:rPr>
          <w:rFonts w:ascii="Times New Roman" w:hAnsi="Times New Roman" w:cs="Times New Roman"/>
        </w:rPr>
        <w:t>tabu dan belum dapat dilihat sebagai aset yang berharga</w:t>
      </w:r>
      <w:r w:rsidR="00C15A97" w:rsidRPr="00F46AF2">
        <w:rPr>
          <w:rFonts w:ascii="Times New Roman" w:hAnsi="Times New Roman" w:cs="Times New Roman"/>
        </w:rPr>
        <w:t xml:space="preserve"> sehingga membuat data </w:t>
      </w:r>
      <w:r w:rsidR="00A23472" w:rsidRPr="00F46AF2">
        <w:rPr>
          <w:rFonts w:ascii="Times New Roman" w:hAnsi="Times New Roman" w:cs="Times New Roman"/>
        </w:rPr>
        <w:t>transaksi kebanyakan berasal dari penambangan</w:t>
      </w:r>
      <w:r w:rsidR="000B3004" w:rsidRPr="00F46AF2">
        <w:rPr>
          <w:rFonts w:ascii="Times New Roman" w:hAnsi="Times New Roman" w:cs="Times New Roman"/>
        </w:rPr>
        <w:t xml:space="preserve"> dan </w:t>
      </w:r>
      <w:r w:rsidR="004E4BE2" w:rsidRPr="00F46AF2">
        <w:rPr>
          <w:rFonts w:ascii="Times New Roman" w:hAnsi="Times New Roman" w:cs="Times New Roman"/>
        </w:rPr>
        <w:t xml:space="preserve">airdrop. Sehingga, untuk </w:t>
      </w:r>
      <w:r w:rsidR="00D776A1" w:rsidRPr="00F46AF2">
        <w:rPr>
          <w:rFonts w:ascii="Times New Roman" w:hAnsi="Times New Roman" w:cs="Times New Roman"/>
        </w:rPr>
        <w:t xml:space="preserve">menyesuaikan tujuan pemodelan </w:t>
      </w:r>
      <w:r w:rsidR="005D5D10" w:rsidRPr="00F46AF2">
        <w:rPr>
          <w:rFonts w:ascii="Times New Roman" w:hAnsi="Times New Roman" w:cs="Times New Roman"/>
        </w:rPr>
        <w:t xml:space="preserve">dalam </w:t>
      </w:r>
      <w:r w:rsidR="00D776A1" w:rsidRPr="00F46AF2">
        <w:rPr>
          <w:rFonts w:ascii="Times New Roman" w:hAnsi="Times New Roman" w:cs="Times New Roman"/>
        </w:rPr>
        <w:t xml:space="preserve">mengelompokkan transaksi paus </w:t>
      </w:r>
      <w:r w:rsidR="00536A9D" w:rsidRPr="00F46AF2">
        <w:rPr>
          <w:rFonts w:ascii="Times New Roman" w:hAnsi="Times New Roman" w:cs="Times New Roman"/>
        </w:rPr>
        <w:t>agar</w:t>
      </w:r>
      <w:r w:rsidR="00D776A1" w:rsidRPr="00F46AF2">
        <w:rPr>
          <w:rFonts w:ascii="Times New Roman" w:hAnsi="Times New Roman" w:cs="Times New Roman"/>
        </w:rPr>
        <w:t xml:space="preserve"> dapat digunakan trader </w:t>
      </w:r>
      <w:r w:rsidR="005D5D10" w:rsidRPr="00F46AF2">
        <w:rPr>
          <w:rFonts w:ascii="Times New Roman" w:hAnsi="Times New Roman" w:cs="Times New Roman"/>
        </w:rPr>
        <w:t xml:space="preserve">sebagai wawasan dalam bertransaksi. </w:t>
      </w:r>
      <w:r w:rsidR="00EB0795" w:rsidRPr="00F46AF2">
        <w:rPr>
          <w:rFonts w:ascii="Times New Roman" w:hAnsi="Times New Roman" w:cs="Times New Roman"/>
        </w:rPr>
        <w:t xml:space="preserve">Akhirnya, diputuskan pengambilan data transaksi Bitcoin </w:t>
      </w:r>
      <w:r w:rsidR="000160DA" w:rsidRPr="00F46AF2">
        <w:rPr>
          <w:rFonts w:ascii="Times New Roman" w:hAnsi="Times New Roman" w:cs="Times New Roman"/>
        </w:rPr>
        <w:t xml:space="preserve">pada </w:t>
      </w:r>
      <w:r w:rsidR="00294877" w:rsidRPr="00F46AF2">
        <w:rPr>
          <w:rFonts w:ascii="Times New Roman" w:hAnsi="Times New Roman" w:cs="Times New Roman"/>
        </w:rPr>
        <w:t>3 tahun sebelumnya.</w:t>
      </w:r>
    </w:p>
    <w:p w14:paraId="2C997F89" w14:textId="77777777" w:rsidR="0011325A" w:rsidRPr="00F46AF2" w:rsidRDefault="0011325A" w:rsidP="00E47360">
      <w:pPr>
        <w:ind w:left="567"/>
        <w:rPr>
          <w:rFonts w:ascii="Times New Roman" w:hAnsi="Times New Roman" w:cs="Times New Roman"/>
        </w:rPr>
      </w:pPr>
    </w:p>
    <w:p w14:paraId="11F00D0F" w14:textId="65FF7850" w:rsidR="0011325A" w:rsidRPr="00F46AF2" w:rsidRDefault="00414606" w:rsidP="00E47360">
      <w:pPr>
        <w:pStyle w:val="Heading3"/>
        <w:numPr>
          <w:ilvl w:val="2"/>
          <w:numId w:val="7"/>
        </w:numPr>
        <w:spacing w:line="360" w:lineRule="auto"/>
        <w:ind w:left="567" w:hanging="567"/>
        <w:rPr>
          <w:rFonts w:ascii="Times New Roman" w:hAnsi="Times New Roman" w:cs="Times New Roman"/>
          <w:b w:val="0"/>
        </w:rPr>
      </w:pPr>
      <w:bookmarkStart w:id="72" w:name="_Toc129564643"/>
      <w:r w:rsidRPr="00F46AF2">
        <w:rPr>
          <w:rFonts w:ascii="Times New Roman" w:hAnsi="Times New Roman" w:cs="Times New Roman"/>
          <w:b w:val="0"/>
        </w:rPr>
        <w:t>Format Data</w:t>
      </w:r>
      <w:bookmarkEnd w:id="72"/>
    </w:p>
    <w:p w14:paraId="2C85F347" w14:textId="0BE39CCE" w:rsidR="0011325A" w:rsidRDefault="005E1A21" w:rsidP="00E47360">
      <w:pPr>
        <w:ind w:left="567"/>
        <w:rPr>
          <w:rFonts w:ascii="Times New Roman" w:hAnsi="Times New Roman" w:cs="Times New Roman"/>
        </w:rPr>
      </w:pPr>
      <w:r w:rsidRPr="00F46AF2">
        <w:rPr>
          <w:rFonts w:ascii="Times New Roman" w:hAnsi="Times New Roman" w:cs="Times New Roman"/>
        </w:rPr>
        <w:t xml:space="preserve">Sebagai bentuk penyajian </w:t>
      </w:r>
      <w:r w:rsidR="00343F6F" w:rsidRPr="00F46AF2">
        <w:rPr>
          <w:rFonts w:ascii="Times New Roman" w:hAnsi="Times New Roman" w:cs="Times New Roman"/>
        </w:rPr>
        <w:t>hasil pemodelan yang baik</w:t>
      </w:r>
      <w:r w:rsidR="00046649" w:rsidRPr="00F46AF2">
        <w:rPr>
          <w:rFonts w:ascii="Times New Roman" w:hAnsi="Times New Roman" w:cs="Times New Roman"/>
        </w:rPr>
        <w:t>.</w:t>
      </w:r>
      <w:r w:rsidR="0005514E" w:rsidRPr="00F46AF2">
        <w:rPr>
          <w:rFonts w:ascii="Times New Roman" w:hAnsi="Times New Roman" w:cs="Times New Roman"/>
        </w:rPr>
        <w:t xml:space="preserve"> Diperlukan sebuah format data yang mudah dipahami. </w:t>
      </w:r>
      <w:r w:rsidR="00F503C1" w:rsidRPr="00F46AF2">
        <w:rPr>
          <w:rFonts w:ascii="Times New Roman" w:hAnsi="Times New Roman" w:cs="Times New Roman"/>
        </w:rPr>
        <w:t xml:space="preserve">Digunakan format excel yang </w:t>
      </w:r>
      <w:r w:rsidR="00583DC1" w:rsidRPr="00F46AF2">
        <w:rPr>
          <w:rFonts w:ascii="Times New Roman" w:hAnsi="Times New Roman" w:cs="Times New Roman"/>
          <w:i/>
          <w:iCs/>
        </w:rPr>
        <w:t xml:space="preserve">readable </w:t>
      </w:r>
      <w:r w:rsidR="00CE736C" w:rsidRPr="00F46AF2">
        <w:rPr>
          <w:rFonts w:ascii="Times New Roman" w:hAnsi="Times New Roman" w:cs="Times New Roman"/>
        </w:rPr>
        <w:t xml:space="preserve">untuk memberikan kemudahan </w:t>
      </w:r>
      <w:r w:rsidR="00CF6666" w:rsidRPr="00F46AF2">
        <w:rPr>
          <w:rFonts w:ascii="Times New Roman" w:hAnsi="Times New Roman" w:cs="Times New Roman"/>
        </w:rPr>
        <w:t>dalam pengambilan manfaat pada pemodelan ini.</w:t>
      </w:r>
    </w:p>
    <w:p w14:paraId="36033492" w14:textId="77777777" w:rsidR="00E47360" w:rsidRPr="00F46AF2" w:rsidRDefault="00E47360" w:rsidP="00E47360">
      <w:pPr>
        <w:ind w:left="567"/>
        <w:rPr>
          <w:rFonts w:ascii="Times New Roman" w:hAnsi="Times New Roman" w:cs="Times New Roman"/>
        </w:rPr>
      </w:pPr>
    </w:p>
    <w:p w14:paraId="027B7942" w14:textId="37E48106" w:rsidR="0032529B" w:rsidRPr="00F46AF2" w:rsidRDefault="00B64329" w:rsidP="00E47360">
      <w:pPr>
        <w:pStyle w:val="Heading3"/>
        <w:numPr>
          <w:ilvl w:val="2"/>
          <w:numId w:val="7"/>
        </w:numPr>
        <w:spacing w:line="360" w:lineRule="auto"/>
        <w:ind w:left="567" w:hanging="567"/>
        <w:rPr>
          <w:rFonts w:ascii="Times New Roman" w:hAnsi="Times New Roman" w:cs="Times New Roman"/>
          <w:b w:val="0"/>
        </w:rPr>
      </w:pPr>
      <w:bookmarkStart w:id="73" w:name="_Toc129564644"/>
      <w:r w:rsidRPr="00F46AF2">
        <w:rPr>
          <w:rFonts w:ascii="Times New Roman" w:hAnsi="Times New Roman" w:cs="Times New Roman"/>
          <w:b w:val="0"/>
        </w:rPr>
        <w:t>Algoritma K-Means</w:t>
      </w:r>
      <w:bookmarkEnd w:id="73"/>
    </w:p>
    <w:p w14:paraId="589F3E00" w14:textId="45C3D9D0" w:rsidR="004F4E42" w:rsidRPr="00F46AF2" w:rsidRDefault="00845D12" w:rsidP="00E47360">
      <w:pPr>
        <w:spacing w:after="240"/>
        <w:ind w:left="567"/>
        <w:rPr>
          <w:rFonts w:ascii="Times New Roman" w:hAnsi="Times New Roman" w:cs="Times New Roman"/>
        </w:rPr>
      </w:pPr>
      <w:r w:rsidRPr="00F46AF2">
        <w:rPr>
          <w:rFonts w:ascii="Times New Roman" w:hAnsi="Times New Roman" w:cs="Times New Roman"/>
        </w:rPr>
        <w:t>Penggunaan Algoritma K-Means merupakan inisialisasi awal untuk mengetahui kemampuan metode cluster dalam mengelompokkan data transaksi pada Bitcoin sehingga memperoleh wawasan mengenai transaksi paus.</w:t>
      </w:r>
      <w:r w:rsidR="00C56872" w:rsidRPr="00F46AF2">
        <w:rPr>
          <w:rFonts w:ascii="Times New Roman" w:hAnsi="Times New Roman" w:cs="Times New Roman"/>
        </w:rPr>
        <w:t xml:space="preserve"> Kompleksitas algoritma yang sederhana dengan tujuan yang sama </w:t>
      </w:r>
      <w:r w:rsidR="00F61FAC" w:rsidRPr="00F46AF2">
        <w:rPr>
          <w:rFonts w:ascii="Times New Roman" w:hAnsi="Times New Roman" w:cs="Times New Roman"/>
        </w:rPr>
        <w:t xml:space="preserve">dengan algoritma clustering lainnya menjadikan algoritma </w:t>
      </w:r>
      <w:r w:rsidR="00B73426" w:rsidRPr="00F46AF2">
        <w:rPr>
          <w:rFonts w:ascii="Times New Roman" w:hAnsi="Times New Roman" w:cs="Times New Roman"/>
        </w:rPr>
        <w:t xml:space="preserve">ini sesuai </w:t>
      </w:r>
      <w:r w:rsidR="00DE2636" w:rsidRPr="00F46AF2">
        <w:rPr>
          <w:rFonts w:ascii="Times New Roman" w:hAnsi="Times New Roman" w:cs="Times New Roman"/>
        </w:rPr>
        <w:t xml:space="preserve">untuk pemodelan yang akan dilakukan dan memberi ruang </w:t>
      </w:r>
      <w:r w:rsidR="004539C5" w:rsidRPr="00F46AF2">
        <w:rPr>
          <w:rFonts w:ascii="Times New Roman" w:hAnsi="Times New Roman" w:cs="Times New Roman"/>
        </w:rPr>
        <w:t xml:space="preserve">untuk penelitian sejenis jika metode clustering pada umumnya dapat menemukan </w:t>
      </w:r>
      <w:r w:rsidR="0066706D" w:rsidRPr="00F46AF2">
        <w:rPr>
          <w:rFonts w:ascii="Times New Roman" w:hAnsi="Times New Roman" w:cs="Times New Roman"/>
        </w:rPr>
        <w:t>pola dari transaksi paus pada transaksi Bitcoin.</w:t>
      </w:r>
      <w:r w:rsidR="005A12F4" w:rsidRPr="00F46AF2">
        <w:rPr>
          <w:rFonts w:ascii="Times New Roman" w:hAnsi="Times New Roman" w:cs="Times New Roman"/>
        </w:rPr>
        <w:t xml:space="preserve"> </w:t>
      </w:r>
    </w:p>
    <w:p w14:paraId="585B5DEA" w14:textId="7A9D1988" w:rsidR="00326D30" w:rsidRPr="00F46AF2" w:rsidRDefault="00326D30" w:rsidP="00E47360">
      <w:pPr>
        <w:pStyle w:val="Heading2"/>
        <w:numPr>
          <w:ilvl w:val="1"/>
          <w:numId w:val="2"/>
        </w:numPr>
        <w:tabs>
          <w:tab w:val="left" w:pos="540"/>
        </w:tabs>
        <w:spacing w:before="240" w:line="600" w:lineRule="auto"/>
        <w:ind w:hanging="720"/>
        <w:rPr>
          <w:rFonts w:ascii="Times New Roman" w:hAnsi="Times New Roman" w:cs="Times New Roman"/>
        </w:rPr>
      </w:pPr>
      <w:bookmarkStart w:id="74" w:name="_Toc129564645"/>
      <w:r w:rsidRPr="00F46AF2">
        <w:rPr>
          <w:rFonts w:ascii="Times New Roman" w:hAnsi="Times New Roman" w:cs="Times New Roman"/>
        </w:rPr>
        <w:t>Peralatan dan Bahan</w:t>
      </w:r>
      <w:bookmarkEnd w:id="74"/>
    </w:p>
    <w:p w14:paraId="35B5B622" w14:textId="2BB88581" w:rsidR="00E47491" w:rsidRPr="00F46AF2" w:rsidRDefault="00E47491" w:rsidP="004F4E42">
      <w:pPr>
        <w:pStyle w:val="BodyText"/>
        <w:spacing w:line="360" w:lineRule="auto"/>
        <w:rPr>
          <w:rFonts w:ascii="Times New Roman" w:hAnsi="Times New Roman" w:cs="Times New Roman"/>
        </w:rPr>
      </w:pPr>
      <w:r w:rsidRPr="00F46AF2">
        <w:rPr>
          <w:rFonts w:ascii="Times New Roman" w:hAnsi="Times New Roman" w:cs="Times New Roman"/>
        </w:rPr>
        <w:t>Terdapat beberapa s</w:t>
      </w:r>
      <w:r w:rsidR="0032529B" w:rsidRPr="00F46AF2">
        <w:rPr>
          <w:rFonts w:ascii="Times New Roman" w:hAnsi="Times New Roman" w:cs="Times New Roman"/>
        </w:rPr>
        <w:t>arana yang diperluka</w:t>
      </w:r>
      <w:r w:rsidRPr="00F46AF2">
        <w:rPr>
          <w:rFonts w:ascii="Times New Roman" w:hAnsi="Times New Roman" w:cs="Times New Roman"/>
        </w:rPr>
        <w:t>n untuk me</w:t>
      </w:r>
      <w:r w:rsidR="0066706D" w:rsidRPr="00F46AF2">
        <w:rPr>
          <w:rFonts w:ascii="Times New Roman" w:hAnsi="Times New Roman" w:cs="Times New Roman"/>
        </w:rPr>
        <w:t xml:space="preserve">lakukan </w:t>
      </w:r>
      <w:r w:rsidR="00773B25" w:rsidRPr="00F46AF2">
        <w:rPr>
          <w:rFonts w:ascii="Times New Roman" w:hAnsi="Times New Roman" w:cs="Times New Roman"/>
        </w:rPr>
        <w:t xml:space="preserve">clustering pada transaksi Bitcoin </w:t>
      </w:r>
      <w:r w:rsidRPr="00F46AF2">
        <w:rPr>
          <w:rFonts w:ascii="Times New Roman" w:hAnsi="Times New Roman" w:cs="Times New Roman"/>
        </w:rPr>
        <w:t>ini sebagai berikut:</w:t>
      </w:r>
    </w:p>
    <w:p w14:paraId="4C9C11E8" w14:textId="4B875E48" w:rsidR="00E47491" w:rsidRPr="00F46AF2" w:rsidRDefault="00E47491" w:rsidP="004F4E42">
      <w:pPr>
        <w:pStyle w:val="BodyText"/>
        <w:numPr>
          <w:ilvl w:val="0"/>
          <w:numId w:val="8"/>
        </w:numPr>
        <w:spacing w:after="0" w:line="360" w:lineRule="auto"/>
        <w:ind w:left="567" w:hanging="567"/>
        <w:rPr>
          <w:rFonts w:ascii="Times New Roman" w:hAnsi="Times New Roman" w:cs="Times New Roman"/>
        </w:rPr>
      </w:pPr>
      <w:r w:rsidRPr="00F46AF2">
        <w:rPr>
          <w:rFonts w:ascii="Times New Roman" w:hAnsi="Times New Roman" w:cs="Times New Roman"/>
        </w:rPr>
        <w:t xml:space="preserve">Server atau komputer dengan sistem operasi yang mendukung </w:t>
      </w:r>
      <w:r w:rsidR="00773B25" w:rsidRPr="00F46AF2">
        <w:rPr>
          <w:rFonts w:ascii="Times New Roman" w:hAnsi="Times New Roman" w:cs="Times New Roman"/>
        </w:rPr>
        <w:t>Python</w:t>
      </w:r>
      <w:r w:rsidRPr="00F46AF2">
        <w:rPr>
          <w:rFonts w:ascii="Times New Roman" w:hAnsi="Times New Roman" w:cs="Times New Roman"/>
        </w:rPr>
        <w:t>, seperti Linux, macOS, atau Windows.</w:t>
      </w:r>
    </w:p>
    <w:p w14:paraId="40C5DDDC" w14:textId="77B314BF" w:rsidR="00E47491" w:rsidRPr="00F46AF2" w:rsidRDefault="00E47491" w:rsidP="004F4E42">
      <w:pPr>
        <w:pStyle w:val="BodyText"/>
        <w:numPr>
          <w:ilvl w:val="0"/>
          <w:numId w:val="8"/>
        </w:numPr>
        <w:spacing w:after="0" w:line="360" w:lineRule="auto"/>
        <w:ind w:left="567" w:hanging="567"/>
        <w:rPr>
          <w:rFonts w:ascii="Times New Roman" w:hAnsi="Times New Roman" w:cs="Times New Roman"/>
        </w:rPr>
      </w:pPr>
      <w:r w:rsidRPr="00F46AF2">
        <w:rPr>
          <w:rFonts w:ascii="Times New Roman" w:hAnsi="Times New Roman" w:cs="Times New Roman"/>
        </w:rPr>
        <w:t xml:space="preserve">Browser web yang mendukung </w:t>
      </w:r>
      <w:r w:rsidR="00773B25" w:rsidRPr="00F46AF2">
        <w:rPr>
          <w:rFonts w:ascii="Times New Roman" w:hAnsi="Times New Roman" w:cs="Times New Roman"/>
        </w:rPr>
        <w:t>Python</w:t>
      </w:r>
      <w:r w:rsidRPr="00F46AF2">
        <w:rPr>
          <w:rFonts w:ascii="Times New Roman" w:hAnsi="Times New Roman" w:cs="Times New Roman"/>
        </w:rPr>
        <w:t>, seperti Google Chrome, Mozilla Firefox, atau Microsoft Edge.</w:t>
      </w:r>
    </w:p>
    <w:p w14:paraId="3EFA6CF7" w14:textId="49A42E88" w:rsidR="00E47491" w:rsidRPr="00F46AF2" w:rsidRDefault="004F38D1" w:rsidP="004F4E42">
      <w:pPr>
        <w:pStyle w:val="BodyText"/>
        <w:numPr>
          <w:ilvl w:val="0"/>
          <w:numId w:val="8"/>
        </w:numPr>
        <w:spacing w:after="0" w:line="360" w:lineRule="auto"/>
        <w:ind w:left="567" w:hanging="567"/>
        <w:rPr>
          <w:rFonts w:ascii="Times New Roman" w:hAnsi="Times New Roman" w:cs="Times New Roman"/>
        </w:rPr>
      </w:pPr>
      <w:r w:rsidRPr="00F46AF2">
        <w:rPr>
          <w:rFonts w:ascii="Times New Roman" w:hAnsi="Times New Roman" w:cs="Times New Roman"/>
        </w:rPr>
        <w:t xml:space="preserve">Data </w:t>
      </w:r>
      <w:r w:rsidR="00FA5E01" w:rsidRPr="00F46AF2">
        <w:rPr>
          <w:rFonts w:ascii="Times New Roman" w:hAnsi="Times New Roman" w:cs="Times New Roman"/>
        </w:rPr>
        <w:t xml:space="preserve">Formatting yang mudah </w:t>
      </w:r>
      <w:r w:rsidR="00E708ED" w:rsidRPr="00F46AF2">
        <w:rPr>
          <w:rFonts w:ascii="Times New Roman" w:hAnsi="Times New Roman" w:cs="Times New Roman"/>
        </w:rPr>
        <w:t>dipahami dan mendukung pengaksesan menggunakan Python</w:t>
      </w:r>
      <w:r w:rsidR="00FA5E01" w:rsidRPr="00F46AF2">
        <w:rPr>
          <w:rFonts w:ascii="Times New Roman" w:hAnsi="Times New Roman" w:cs="Times New Roman"/>
        </w:rPr>
        <w:t xml:space="preserve"> seperti Excel</w:t>
      </w:r>
      <w:r w:rsidR="0006775D" w:rsidRPr="00F46AF2">
        <w:rPr>
          <w:rFonts w:ascii="Times New Roman" w:hAnsi="Times New Roman" w:cs="Times New Roman"/>
        </w:rPr>
        <w:t xml:space="preserve"> </w:t>
      </w:r>
      <w:r w:rsidR="00E47491" w:rsidRPr="00F46AF2">
        <w:rPr>
          <w:rFonts w:ascii="Times New Roman" w:hAnsi="Times New Roman" w:cs="Times New Roman"/>
        </w:rPr>
        <w:t>.</w:t>
      </w:r>
    </w:p>
    <w:p w14:paraId="67CCCE96" w14:textId="6B932CCF" w:rsidR="00E47491" w:rsidRPr="00F46AF2" w:rsidRDefault="00E47491" w:rsidP="004F4E42">
      <w:pPr>
        <w:pStyle w:val="BodyText"/>
        <w:numPr>
          <w:ilvl w:val="0"/>
          <w:numId w:val="8"/>
        </w:numPr>
        <w:spacing w:after="0" w:line="360" w:lineRule="auto"/>
        <w:ind w:left="567" w:hanging="567"/>
        <w:rPr>
          <w:rFonts w:ascii="Times New Roman" w:hAnsi="Times New Roman" w:cs="Times New Roman"/>
        </w:rPr>
      </w:pPr>
      <w:r w:rsidRPr="00F46AF2">
        <w:rPr>
          <w:rFonts w:ascii="Times New Roman" w:hAnsi="Times New Roman" w:cs="Times New Roman"/>
        </w:rPr>
        <w:t xml:space="preserve">Data source atau sumber data yang akan </w:t>
      </w:r>
      <w:r w:rsidR="00343872" w:rsidRPr="00F46AF2">
        <w:rPr>
          <w:rFonts w:ascii="Times New Roman" w:hAnsi="Times New Roman" w:cs="Times New Roman"/>
        </w:rPr>
        <w:t>diterima</w:t>
      </w:r>
      <w:r w:rsidRPr="00F46AF2">
        <w:rPr>
          <w:rFonts w:ascii="Times New Roman" w:hAnsi="Times New Roman" w:cs="Times New Roman"/>
        </w:rPr>
        <w:t xml:space="preserve"> </w:t>
      </w:r>
      <w:r w:rsidR="00343872" w:rsidRPr="00F46AF2">
        <w:rPr>
          <w:rFonts w:ascii="Times New Roman" w:hAnsi="Times New Roman" w:cs="Times New Roman"/>
        </w:rPr>
        <w:t>dan disimpan kedalam bentuk Excel</w:t>
      </w:r>
      <w:r w:rsidRPr="00F46AF2">
        <w:rPr>
          <w:rFonts w:ascii="Times New Roman" w:hAnsi="Times New Roman" w:cs="Times New Roman"/>
        </w:rPr>
        <w:t xml:space="preserve">, seperti </w:t>
      </w:r>
      <w:r w:rsidR="000E0267" w:rsidRPr="00F46AF2">
        <w:rPr>
          <w:rFonts w:ascii="Times New Roman" w:hAnsi="Times New Roman" w:cs="Times New Roman"/>
        </w:rPr>
        <w:t>Web downloader</w:t>
      </w:r>
      <w:r w:rsidR="0097592D" w:rsidRPr="00F46AF2">
        <w:rPr>
          <w:rFonts w:ascii="Times New Roman" w:hAnsi="Times New Roman" w:cs="Times New Roman"/>
        </w:rPr>
        <w:t xml:space="preserve"> atau </w:t>
      </w:r>
      <w:r w:rsidR="000E0267" w:rsidRPr="00F46AF2">
        <w:rPr>
          <w:rFonts w:ascii="Times New Roman" w:hAnsi="Times New Roman" w:cs="Times New Roman"/>
        </w:rPr>
        <w:t xml:space="preserve">API yang terkoneksi </w:t>
      </w:r>
      <w:r w:rsidR="00293678" w:rsidRPr="00F46AF2">
        <w:rPr>
          <w:rFonts w:ascii="Times New Roman" w:hAnsi="Times New Roman" w:cs="Times New Roman"/>
        </w:rPr>
        <w:t>ke data transaksi Bitcoin pada platform</w:t>
      </w:r>
      <w:r w:rsidR="000E0267" w:rsidRPr="00F46AF2">
        <w:rPr>
          <w:rFonts w:ascii="Times New Roman" w:hAnsi="Times New Roman" w:cs="Times New Roman"/>
        </w:rPr>
        <w:t xml:space="preserve"> </w:t>
      </w:r>
      <w:proofErr w:type="spellStart"/>
      <w:r w:rsidR="00293678" w:rsidRPr="00F46AF2">
        <w:rPr>
          <w:rFonts w:ascii="Times New Roman" w:hAnsi="Times New Roman" w:cs="Times New Roman"/>
        </w:rPr>
        <w:t>Binance</w:t>
      </w:r>
      <w:proofErr w:type="spellEnd"/>
      <w:r w:rsidRPr="00F46AF2">
        <w:rPr>
          <w:rFonts w:ascii="Times New Roman" w:hAnsi="Times New Roman" w:cs="Times New Roman"/>
        </w:rPr>
        <w:t>.</w:t>
      </w:r>
    </w:p>
    <w:p w14:paraId="6C79044F" w14:textId="7998FC50" w:rsidR="00326D30" w:rsidRPr="00F46AF2" w:rsidRDefault="00293678" w:rsidP="004F4E42">
      <w:pPr>
        <w:pStyle w:val="BodyText"/>
        <w:numPr>
          <w:ilvl w:val="0"/>
          <w:numId w:val="8"/>
        </w:numPr>
        <w:spacing w:after="0" w:line="360" w:lineRule="auto"/>
        <w:ind w:left="567" w:hanging="567"/>
        <w:rPr>
          <w:rFonts w:ascii="Times New Roman" w:hAnsi="Times New Roman" w:cs="Times New Roman"/>
        </w:rPr>
      </w:pPr>
      <w:r w:rsidRPr="00F46AF2">
        <w:rPr>
          <w:rFonts w:ascii="Times New Roman" w:hAnsi="Times New Roman" w:cs="Times New Roman"/>
        </w:rPr>
        <w:lastRenderedPageBreak/>
        <w:t>Library</w:t>
      </w:r>
      <w:r w:rsidR="00E47491" w:rsidRPr="00F46AF2">
        <w:rPr>
          <w:rFonts w:ascii="Times New Roman" w:hAnsi="Times New Roman" w:cs="Times New Roman"/>
        </w:rPr>
        <w:t xml:space="preserve"> tambahan atau add-on yang dapat memperluas fitur dan kemampuan </w:t>
      </w:r>
      <w:r w:rsidR="007C136A" w:rsidRPr="00F46AF2">
        <w:rPr>
          <w:rFonts w:ascii="Times New Roman" w:hAnsi="Times New Roman" w:cs="Times New Roman"/>
        </w:rPr>
        <w:t>Python.</w:t>
      </w:r>
      <w:r w:rsidR="00E47491" w:rsidRPr="00F46AF2">
        <w:rPr>
          <w:rFonts w:ascii="Times New Roman" w:hAnsi="Times New Roman" w:cs="Times New Roman"/>
        </w:rPr>
        <w:t xml:space="preserve"> </w:t>
      </w:r>
      <w:r w:rsidR="007C136A" w:rsidRPr="00F46AF2">
        <w:rPr>
          <w:rFonts w:ascii="Times New Roman" w:hAnsi="Times New Roman" w:cs="Times New Roman"/>
        </w:rPr>
        <w:t>S</w:t>
      </w:r>
      <w:r w:rsidR="00E47491" w:rsidRPr="00F46AF2">
        <w:rPr>
          <w:rFonts w:ascii="Times New Roman" w:hAnsi="Times New Roman" w:cs="Times New Roman"/>
        </w:rPr>
        <w:t xml:space="preserve">eperti </w:t>
      </w:r>
      <w:r w:rsidR="00AB5C7B" w:rsidRPr="00F46AF2">
        <w:rPr>
          <w:rFonts w:ascii="Times New Roman" w:hAnsi="Times New Roman" w:cs="Times New Roman"/>
        </w:rPr>
        <w:t>library</w:t>
      </w:r>
      <w:r w:rsidR="00E47491" w:rsidRPr="00F46AF2">
        <w:rPr>
          <w:rFonts w:ascii="Times New Roman" w:hAnsi="Times New Roman" w:cs="Times New Roman"/>
        </w:rPr>
        <w:t xml:space="preserve"> untuk </w:t>
      </w:r>
      <w:r w:rsidR="00AB5C7B" w:rsidRPr="00F46AF2">
        <w:rPr>
          <w:rFonts w:ascii="Times New Roman" w:hAnsi="Times New Roman" w:cs="Times New Roman"/>
        </w:rPr>
        <w:t xml:space="preserve">visualisasi hasil, </w:t>
      </w:r>
      <w:r w:rsidR="005447CF" w:rsidRPr="00F46AF2">
        <w:rPr>
          <w:rFonts w:ascii="Times New Roman" w:hAnsi="Times New Roman" w:cs="Times New Roman"/>
        </w:rPr>
        <w:t xml:space="preserve">Library yang dapat mengolah data, </w:t>
      </w:r>
      <w:r w:rsidR="00FD6FAE" w:rsidRPr="00F46AF2">
        <w:rPr>
          <w:rFonts w:ascii="Times New Roman" w:hAnsi="Times New Roman" w:cs="Times New Roman"/>
        </w:rPr>
        <w:t>serta</w:t>
      </w:r>
      <w:r w:rsidR="005447CF" w:rsidRPr="00F46AF2">
        <w:rPr>
          <w:rFonts w:ascii="Times New Roman" w:hAnsi="Times New Roman" w:cs="Times New Roman"/>
        </w:rPr>
        <w:t xml:space="preserve"> library </w:t>
      </w:r>
      <w:r w:rsidR="00542403" w:rsidRPr="00F46AF2">
        <w:rPr>
          <w:rFonts w:ascii="Times New Roman" w:hAnsi="Times New Roman" w:cs="Times New Roman"/>
        </w:rPr>
        <w:t>untuk menjalankan algoritma K-Means</w:t>
      </w:r>
      <w:r w:rsidR="00E47491" w:rsidRPr="00F46AF2">
        <w:rPr>
          <w:rFonts w:ascii="Times New Roman" w:hAnsi="Times New Roman" w:cs="Times New Roman"/>
        </w:rPr>
        <w:t>.</w:t>
      </w:r>
    </w:p>
    <w:p w14:paraId="4A4F1845" w14:textId="77777777" w:rsidR="00E47491" w:rsidRPr="00F46AF2" w:rsidRDefault="00E47491" w:rsidP="00326D30">
      <w:pPr>
        <w:pStyle w:val="BodyText"/>
        <w:rPr>
          <w:rFonts w:ascii="Times New Roman" w:hAnsi="Times New Roman" w:cs="Times New Roman"/>
        </w:rPr>
      </w:pPr>
    </w:p>
    <w:p w14:paraId="056E9940" w14:textId="16E3B103" w:rsidR="006943D0" w:rsidRPr="00F46AF2" w:rsidRDefault="006943D0" w:rsidP="006943D0">
      <w:pPr>
        <w:pStyle w:val="BodyText"/>
        <w:rPr>
          <w:rFonts w:ascii="Times New Roman" w:hAnsi="Times New Roman" w:cs="Times New Roman"/>
        </w:rPr>
        <w:sectPr w:rsidR="006943D0" w:rsidRPr="00F46AF2" w:rsidSect="00CA1E0C">
          <w:footerReference w:type="first" r:id="rId11"/>
          <w:type w:val="continuous"/>
          <w:pgSz w:w="11906" w:h="16838" w:code="9"/>
          <w:pgMar w:top="1701" w:right="1701" w:bottom="1701" w:left="2268" w:header="709" w:footer="709" w:gutter="0"/>
          <w:pgNumType w:start="1"/>
          <w:cols w:space="708"/>
          <w:titlePg/>
          <w:docGrid w:linePitch="360"/>
        </w:sectPr>
      </w:pPr>
    </w:p>
    <w:p w14:paraId="5AF1E0B7" w14:textId="7BA27776" w:rsidR="00536D15" w:rsidRPr="00F46AF2" w:rsidRDefault="00D7338F" w:rsidP="00E47360">
      <w:pPr>
        <w:pStyle w:val="Heading1"/>
        <w:spacing w:line="720" w:lineRule="auto"/>
        <w:rPr>
          <w:rFonts w:ascii="Times New Roman" w:hAnsi="Times New Roman" w:cs="Times New Roman"/>
        </w:rPr>
      </w:pPr>
      <w:bookmarkStart w:id="75" w:name="_Toc56373219"/>
      <w:bookmarkStart w:id="76" w:name="_Toc129564646"/>
      <w:r w:rsidRPr="00F46AF2">
        <w:rPr>
          <w:rFonts w:ascii="Times New Roman" w:hAnsi="Times New Roman" w:cs="Times New Roman"/>
        </w:rPr>
        <w:lastRenderedPageBreak/>
        <w:t>DAFTAR PUSTAKA</w:t>
      </w:r>
      <w:bookmarkEnd w:id="75"/>
      <w:bookmarkEnd w:id="76"/>
      <w:r w:rsidRPr="00F46AF2">
        <w:rPr>
          <w:rFonts w:ascii="Times New Roman" w:hAnsi="Times New Roman" w:cs="Times New Roman"/>
        </w:rPr>
        <w:t xml:space="preserve"> </w:t>
      </w:r>
    </w:p>
    <w:p w14:paraId="727A2D59" w14:textId="240194D9" w:rsidR="00D22625" w:rsidRPr="00F46AF2" w:rsidRDefault="00D7338F" w:rsidP="00F46AF2">
      <w:pPr>
        <w:pStyle w:val="Bibliography"/>
        <w:spacing w:after="120" w:line="240" w:lineRule="auto"/>
        <w:ind w:left="709" w:hanging="709"/>
        <w:rPr>
          <w:rFonts w:ascii="Times New Roman" w:hAnsi="Times New Roman" w:cs="Times New Roman"/>
        </w:rPr>
      </w:pPr>
      <w:r w:rsidRPr="00F46AF2">
        <w:rPr>
          <w:rFonts w:ascii="Times New Roman" w:hAnsi="Times New Roman" w:cs="Times New Roman"/>
          <w:lang w:val="en-US"/>
        </w:rPr>
        <w:fldChar w:fldCharType="begin"/>
      </w:r>
      <w:r w:rsidR="00B219EF" w:rsidRPr="00F46AF2">
        <w:rPr>
          <w:rFonts w:ascii="Times New Roman" w:hAnsi="Times New Roman" w:cs="Times New Roman"/>
          <w:lang w:val="en-US"/>
        </w:rPr>
        <w:instrText xml:space="preserve"> ADDIN ZOTERO_BIBL {"uncited":[],"omitted":[],"custom":[]} CSL_BIBLIOGRAPHY </w:instrText>
      </w:r>
      <w:r w:rsidRPr="00F46AF2">
        <w:rPr>
          <w:rFonts w:ascii="Times New Roman" w:hAnsi="Times New Roman" w:cs="Times New Roman"/>
          <w:lang w:val="en-US"/>
        </w:rPr>
        <w:fldChar w:fldCharType="separate"/>
      </w:r>
      <w:r w:rsidR="00BE34C0" w:rsidRPr="00F46AF2">
        <w:rPr>
          <w:rFonts w:ascii="Times New Roman" w:hAnsi="Times New Roman" w:cs="Times New Roman"/>
        </w:rPr>
        <w:t>Nugraha</w:t>
      </w:r>
      <w:r w:rsidR="00F46AF2" w:rsidRPr="00F46AF2">
        <w:rPr>
          <w:rFonts w:ascii="Times New Roman" w:hAnsi="Times New Roman" w:cs="Times New Roman"/>
        </w:rPr>
        <w:t>,</w:t>
      </w:r>
      <w:r w:rsidR="00BE34C0" w:rsidRPr="00F46AF2">
        <w:rPr>
          <w:rFonts w:ascii="Times New Roman" w:hAnsi="Times New Roman" w:cs="Times New Roman"/>
        </w:rPr>
        <w:t xml:space="preserve"> G</w:t>
      </w:r>
      <w:r w:rsidR="00F46AF2" w:rsidRPr="00F46AF2">
        <w:rPr>
          <w:rFonts w:ascii="Times New Roman" w:hAnsi="Times New Roman" w:cs="Times New Roman"/>
        </w:rPr>
        <w:t>. (2018)</w:t>
      </w:r>
      <w:r w:rsidR="007D714E" w:rsidRPr="00F46AF2">
        <w:rPr>
          <w:rFonts w:ascii="Times New Roman" w:hAnsi="Times New Roman" w:cs="Times New Roman"/>
        </w:rPr>
        <w:t xml:space="preserve"> "</w:t>
      </w:r>
      <w:r w:rsidR="00BE34C0" w:rsidRPr="00F46AF2">
        <w:rPr>
          <w:rFonts w:ascii="Times New Roman" w:hAnsi="Times New Roman" w:cs="Times New Roman"/>
        </w:rPr>
        <w:t>PENGARUH RESPONS IMF TERKAIT PENGGUNAAN CRYPTOCURRENCY TERHADAP KEBIJAKAN PEMERINTAH INDONESIA</w:t>
      </w:r>
      <w:r w:rsidR="00A02D5C" w:rsidRPr="00F46AF2">
        <w:rPr>
          <w:rFonts w:ascii="Times New Roman" w:hAnsi="Times New Roman" w:cs="Times New Roman"/>
        </w:rPr>
        <w:t>,</w:t>
      </w:r>
      <w:r w:rsidR="007D714E" w:rsidRPr="00F46AF2">
        <w:rPr>
          <w:rFonts w:ascii="Times New Roman" w:hAnsi="Times New Roman" w:cs="Times New Roman"/>
        </w:rPr>
        <w:t xml:space="preserve">" </w:t>
      </w:r>
      <w:r w:rsidR="00BE34C0" w:rsidRPr="00F46AF2">
        <w:rPr>
          <w:rFonts w:ascii="Times New Roman" w:hAnsi="Times New Roman" w:cs="Times New Roman"/>
        </w:rPr>
        <w:t>eprints.undip</w:t>
      </w:r>
      <w:r w:rsidR="00323D9D" w:rsidRPr="00F46AF2">
        <w:rPr>
          <w:rFonts w:ascii="Times New Roman" w:hAnsi="Times New Roman" w:cs="Times New Roman"/>
        </w:rPr>
        <w:t xml:space="preserve"> </w:t>
      </w:r>
      <w:r w:rsidR="00A02D5C" w:rsidRPr="00F46AF2">
        <w:rPr>
          <w:rFonts w:ascii="Times New Roman" w:hAnsi="Times New Roman" w:cs="Times New Roman"/>
        </w:rPr>
        <w:t xml:space="preserve">  </w:t>
      </w:r>
    </w:p>
    <w:p w14:paraId="711C8DC3" w14:textId="77777777" w:rsidR="00F46AF2" w:rsidRPr="00F46AF2" w:rsidRDefault="00F46AF2" w:rsidP="007C78A0">
      <w:pPr>
        <w:pStyle w:val="Bibliography"/>
        <w:spacing w:after="120" w:line="240" w:lineRule="auto"/>
        <w:ind w:left="709" w:hanging="709"/>
        <w:rPr>
          <w:rFonts w:ascii="Times New Roman" w:hAnsi="Times New Roman" w:cs="Times New Roman"/>
        </w:rPr>
      </w:pPr>
      <w:r w:rsidRPr="00F46AF2">
        <w:rPr>
          <w:rFonts w:ascii="Times New Roman" w:hAnsi="Times New Roman" w:cs="Times New Roman"/>
        </w:rPr>
        <w:t xml:space="preserve">Chen, J. (2023). Analysis of Bitcoin Price Prediction Using Machine Learning. Journal of Risk and Financial Management, 16(1), 51. https://doi.org/10.3390/jrfm16010051 </w:t>
      </w:r>
    </w:p>
    <w:p w14:paraId="1CC267B9" w14:textId="42BF48B2" w:rsidR="00F46AF2" w:rsidRPr="00F46AF2" w:rsidRDefault="00F46AF2" w:rsidP="00F46AF2">
      <w:pPr>
        <w:pStyle w:val="Bibliography"/>
        <w:spacing w:after="120" w:line="240" w:lineRule="auto"/>
        <w:ind w:left="709" w:hanging="709"/>
        <w:rPr>
          <w:rFonts w:ascii="Times New Roman" w:hAnsi="Times New Roman" w:cs="Times New Roman"/>
        </w:rPr>
      </w:pPr>
      <w:r w:rsidRPr="00F46AF2">
        <w:rPr>
          <w:rFonts w:ascii="Times New Roman" w:hAnsi="Times New Roman" w:cs="Times New Roman"/>
        </w:rPr>
        <w:t>Andi, H. K. (2021). An accurate bitcoin price prediction using logistic regression with LSTM machine learning model. Journal of Soft Computing Paradigm, 3(3), 205-217.</w:t>
      </w:r>
    </w:p>
    <w:p w14:paraId="2076024E" w14:textId="75B430D6" w:rsidR="00F46AF2" w:rsidRPr="00F46AF2" w:rsidRDefault="00F46AF2" w:rsidP="00F46AF2">
      <w:pPr>
        <w:pStyle w:val="Bibliography"/>
        <w:spacing w:after="120" w:line="240" w:lineRule="auto"/>
        <w:ind w:left="709" w:hanging="709"/>
        <w:rPr>
          <w:rFonts w:ascii="Times New Roman" w:hAnsi="Times New Roman" w:cs="Times New Roman"/>
        </w:rPr>
      </w:pPr>
      <w:r w:rsidRPr="00F46AF2">
        <w:rPr>
          <w:rFonts w:ascii="Times New Roman" w:hAnsi="Times New Roman" w:cs="Times New Roman"/>
        </w:rPr>
        <w:t>Poongodi, M., Vijayakumar, V., &amp; Chilamkurti, N. (2020). Bitcoin price prediction using ARIMA model. International Journal of Internet Technology and Secured Transactions, 10(4), 396-406.</w:t>
      </w:r>
    </w:p>
    <w:p w14:paraId="4CD8DAB0" w14:textId="6BB81C13" w:rsidR="00F46AF2" w:rsidRPr="00F46AF2" w:rsidRDefault="00F46AF2" w:rsidP="00F46AF2">
      <w:pPr>
        <w:pStyle w:val="Bibliography"/>
        <w:spacing w:after="120" w:line="240" w:lineRule="auto"/>
        <w:ind w:left="709" w:hanging="709"/>
        <w:rPr>
          <w:rFonts w:ascii="Times New Roman" w:hAnsi="Times New Roman" w:cs="Times New Roman"/>
        </w:rPr>
      </w:pPr>
      <w:r w:rsidRPr="00F46AF2">
        <w:rPr>
          <w:rFonts w:ascii="Times New Roman" w:hAnsi="Times New Roman" w:cs="Times New Roman"/>
        </w:rPr>
        <w:t>Das, D., Kayal, P., &amp; Maiti, M. (2023). A K-means clustering model for analyzing the Bitcoin extreme value returns. Decision Analytics Journal, 6, 100152.</w:t>
      </w:r>
    </w:p>
    <w:p w14:paraId="022034B3" w14:textId="7F0CF029" w:rsidR="00F46AF2" w:rsidRPr="00F46AF2" w:rsidRDefault="00F46AF2" w:rsidP="00F46AF2">
      <w:pPr>
        <w:pStyle w:val="Bibliography"/>
        <w:spacing w:after="120" w:line="240" w:lineRule="auto"/>
        <w:ind w:left="709" w:hanging="709"/>
        <w:rPr>
          <w:rFonts w:ascii="Times New Roman" w:hAnsi="Times New Roman" w:cs="Times New Roman"/>
        </w:rPr>
      </w:pPr>
      <w:r w:rsidRPr="00F46AF2">
        <w:rPr>
          <w:rFonts w:ascii="Times New Roman" w:hAnsi="Times New Roman" w:cs="Times New Roman"/>
        </w:rPr>
        <w:t>Nakamoto</w:t>
      </w:r>
      <w:r w:rsidR="004F4E42">
        <w:rPr>
          <w:rFonts w:ascii="Times New Roman" w:hAnsi="Times New Roman" w:cs="Times New Roman"/>
        </w:rPr>
        <w:t>, S.</w:t>
      </w:r>
      <w:r>
        <w:rPr>
          <w:rFonts w:ascii="Times New Roman" w:hAnsi="Times New Roman" w:cs="Times New Roman"/>
        </w:rPr>
        <w:t xml:space="preserve"> (2018)</w:t>
      </w:r>
      <w:r w:rsidRPr="00F46AF2">
        <w:rPr>
          <w:rFonts w:ascii="Times New Roman" w:hAnsi="Times New Roman" w:cs="Times New Roman"/>
        </w:rPr>
        <w:t xml:space="preserve"> Bitcoin: A Peer-to-Peer Electronic Cash System. </w:t>
      </w:r>
      <w:r w:rsidRPr="00F46AF2">
        <w:rPr>
          <w:rFonts w:ascii="Times New Roman" w:hAnsi="Times New Roman" w:cs="Times New Roman"/>
          <w:i/>
        </w:rPr>
        <w:t>bitcoin.org</w:t>
      </w:r>
    </w:p>
    <w:p w14:paraId="3882D5A4" w14:textId="77777777" w:rsidR="0062162F" w:rsidRDefault="00F46AF2" w:rsidP="0062162F">
      <w:pPr>
        <w:pStyle w:val="Bibliography"/>
        <w:spacing w:after="120" w:line="240" w:lineRule="auto"/>
        <w:ind w:left="709" w:hanging="709"/>
        <w:rPr>
          <w:rFonts w:ascii="Times New Roman" w:hAnsi="Times New Roman" w:cs="Times New Roman"/>
        </w:rPr>
      </w:pPr>
      <w:r w:rsidRPr="00F46AF2">
        <w:rPr>
          <w:rFonts w:ascii="Times New Roman" w:hAnsi="Times New Roman" w:cs="Times New Roman"/>
        </w:rPr>
        <w:t xml:space="preserve">Investopedia, </w:t>
      </w:r>
      <w:r w:rsidRPr="00F46AF2">
        <w:rPr>
          <w:rFonts w:ascii="Times New Roman" w:hAnsi="Times New Roman" w:cs="Times New Roman"/>
          <w:lang w:val="en-US"/>
        </w:rPr>
        <w:t>Cryptocurrency Explained with Pros and Cons for Investment</w:t>
      </w:r>
      <w:r w:rsidRPr="00F46AF2">
        <w:rPr>
          <w:rFonts w:ascii="Times New Roman" w:hAnsi="Times New Roman" w:cs="Times New Roman"/>
        </w:rPr>
        <w:t>. Available: https://www.investopedia.com/terms/c/cryptocurrency.asp 26-Sep-2022 [Online]. [Diakses: 22-Sep-2021].</w:t>
      </w:r>
    </w:p>
    <w:p w14:paraId="1B969F73" w14:textId="77777777" w:rsidR="0062162F" w:rsidRDefault="0062162F" w:rsidP="0062162F">
      <w:pPr>
        <w:pStyle w:val="Bibliography"/>
        <w:spacing w:after="120" w:line="240" w:lineRule="auto"/>
        <w:ind w:left="709" w:hanging="709"/>
        <w:rPr>
          <w:rFonts w:ascii="Times New Roman" w:hAnsi="Times New Roman" w:cs="Times New Roman"/>
        </w:rPr>
      </w:pPr>
      <w:r w:rsidRPr="0062162F">
        <w:rPr>
          <w:rFonts w:ascii="Times New Roman" w:hAnsi="Times New Roman" w:cs="Times New Roman"/>
        </w:rPr>
        <w:t>Hua, Y. (2020). Bitcoin price prediction using ARIMA and LSTM. In E3S Web of Conferences (Vol. 218, p. 01050). EDP Sciences.</w:t>
      </w:r>
    </w:p>
    <w:p w14:paraId="2548C946" w14:textId="77777777" w:rsidR="0062162F" w:rsidRDefault="0062162F" w:rsidP="0062162F">
      <w:pPr>
        <w:pStyle w:val="Bibliography"/>
        <w:spacing w:after="120" w:line="240" w:lineRule="auto"/>
        <w:ind w:left="709" w:hanging="709"/>
        <w:rPr>
          <w:rFonts w:ascii="Times New Roman" w:hAnsi="Times New Roman" w:cs="Times New Roman"/>
        </w:rPr>
      </w:pPr>
      <w:r w:rsidRPr="0062162F">
        <w:rPr>
          <w:rFonts w:ascii="Times New Roman" w:hAnsi="Times New Roman" w:cs="Times New Roman"/>
        </w:rPr>
        <w:t>Kwon, D. H., Kim, J. B., Heo, J. S., Kim, C. M., &amp; Han, Y. H. (2019). Time series classification of cryptocurrency price trend based on a recurrent LSTM neural network. Journal of Information Processing Systems, 15(3), 694-706.</w:t>
      </w:r>
    </w:p>
    <w:p w14:paraId="3DD24CBC" w14:textId="77777777" w:rsidR="009758D5" w:rsidRDefault="0062162F" w:rsidP="009758D5">
      <w:pPr>
        <w:pStyle w:val="Bibliography"/>
        <w:spacing w:after="120" w:line="240" w:lineRule="auto"/>
        <w:ind w:left="709" w:hanging="709"/>
        <w:rPr>
          <w:rFonts w:cs="Arial"/>
          <w:color w:val="222222"/>
          <w:sz w:val="20"/>
          <w:szCs w:val="20"/>
          <w:shd w:val="clear" w:color="auto" w:fill="FFFFFF"/>
        </w:rPr>
      </w:pPr>
      <w:r>
        <w:rPr>
          <w:rFonts w:cs="Arial"/>
          <w:color w:val="222222"/>
          <w:sz w:val="20"/>
          <w:szCs w:val="20"/>
          <w:shd w:val="clear" w:color="auto" w:fill="FFFFFF"/>
        </w:rPr>
        <w:t>FITRIANI, F., Stiawan, D., &amp; Heryanto, A. (2021). </w:t>
      </w:r>
      <w:r>
        <w:rPr>
          <w:rFonts w:cs="Arial"/>
          <w:i/>
          <w:iCs/>
          <w:color w:val="222222"/>
          <w:sz w:val="20"/>
          <w:szCs w:val="20"/>
          <w:shd w:val="clear" w:color="auto" w:fill="FFFFFF"/>
        </w:rPr>
        <w:t>DETEKSI SERANGAN MALWARE RANSOMWARE PADA BITCOIN MINING DENGAN METODE K-MEANS CLUSTERING</w:t>
      </w:r>
      <w:r>
        <w:rPr>
          <w:rFonts w:cs="Arial"/>
          <w:color w:val="222222"/>
          <w:sz w:val="20"/>
          <w:szCs w:val="20"/>
          <w:shd w:val="clear" w:color="auto" w:fill="FFFFFF"/>
        </w:rPr>
        <w:t> (Doctoral dissertation, Sriwijaya University).</w:t>
      </w:r>
    </w:p>
    <w:p w14:paraId="64E16F0D" w14:textId="34E12EEF" w:rsidR="009758D5" w:rsidRPr="009758D5" w:rsidRDefault="009758D5" w:rsidP="009758D5">
      <w:pPr>
        <w:pStyle w:val="Bibliography"/>
        <w:spacing w:after="120" w:line="240" w:lineRule="auto"/>
        <w:ind w:left="709" w:hanging="709"/>
        <w:rPr>
          <w:rFonts w:cs="Arial"/>
          <w:color w:val="222222"/>
          <w:sz w:val="20"/>
          <w:szCs w:val="20"/>
          <w:shd w:val="clear" w:color="auto" w:fill="FFFFFF"/>
        </w:rPr>
      </w:pPr>
      <w:r>
        <w:rPr>
          <w:rFonts w:cs="Arial"/>
          <w:color w:val="222222"/>
          <w:sz w:val="20"/>
          <w:szCs w:val="20"/>
          <w:shd w:val="clear" w:color="auto" w:fill="FFFFFF"/>
        </w:rPr>
        <w:t>Barradas, A., Tejeda-Gil, A., &amp; Cantón-Croda, R. M. (2022). Real-Time Big Data Architecture for Processing Cryptocurrency and Social Media Data: A Clustering Approach Based on k-Means. </w:t>
      </w:r>
      <w:r>
        <w:rPr>
          <w:rFonts w:cs="Arial"/>
          <w:i/>
          <w:iCs/>
          <w:color w:val="222222"/>
          <w:sz w:val="20"/>
          <w:szCs w:val="20"/>
          <w:shd w:val="clear" w:color="auto" w:fill="FFFFFF"/>
        </w:rPr>
        <w:t>Algorithms</w:t>
      </w:r>
      <w:r>
        <w:rPr>
          <w:rFonts w:cs="Arial"/>
          <w:color w:val="222222"/>
          <w:sz w:val="20"/>
          <w:szCs w:val="20"/>
          <w:shd w:val="clear" w:color="auto" w:fill="FFFFFF"/>
        </w:rPr>
        <w:t>, </w:t>
      </w:r>
      <w:r>
        <w:rPr>
          <w:rFonts w:cs="Arial"/>
          <w:i/>
          <w:iCs/>
          <w:color w:val="222222"/>
          <w:sz w:val="20"/>
          <w:szCs w:val="20"/>
          <w:shd w:val="clear" w:color="auto" w:fill="FFFFFF"/>
        </w:rPr>
        <w:t>15</w:t>
      </w:r>
      <w:r>
        <w:rPr>
          <w:rFonts w:cs="Arial"/>
          <w:color w:val="222222"/>
          <w:sz w:val="20"/>
          <w:szCs w:val="20"/>
          <w:shd w:val="clear" w:color="auto" w:fill="FFFFFF"/>
        </w:rPr>
        <w:t>(5), 140.</w:t>
      </w:r>
    </w:p>
    <w:p w14:paraId="1FBFEF5D" w14:textId="77777777" w:rsidR="00BE34C0" w:rsidRPr="00F46AF2" w:rsidRDefault="00BE34C0" w:rsidP="00BE34C0">
      <w:pPr>
        <w:rPr>
          <w:rFonts w:ascii="Times New Roman" w:hAnsi="Times New Roman" w:cs="Times New Roman"/>
        </w:rPr>
      </w:pPr>
    </w:p>
    <w:p w14:paraId="04ED1886" w14:textId="27C9C5E1" w:rsidR="00464CEB" w:rsidRPr="00F46AF2" w:rsidRDefault="00D7338F" w:rsidP="008D0851">
      <w:pPr>
        <w:pStyle w:val="Heading1"/>
        <w:jc w:val="both"/>
        <w:rPr>
          <w:rFonts w:ascii="Times New Roman" w:hAnsi="Times New Roman" w:cs="Times New Roman"/>
        </w:rPr>
      </w:pPr>
      <w:r w:rsidRPr="00F46AF2">
        <w:rPr>
          <w:rFonts w:ascii="Times New Roman" w:hAnsi="Times New Roman" w:cs="Times New Roman"/>
        </w:rPr>
        <w:fldChar w:fldCharType="end"/>
      </w:r>
    </w:p>
    <w:sectPr w:rsidR="00464CEB" w:rsidRPr="00F46AF2" w:rsidSect="00CA1E0C">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1CA790" w14:textId="77777777" w:rsidR="008066A4" w:rsidRDefault="008066A4" w:rsidP="008A1DE5">
      <w:pPr>
        <w:spacing w:line="240" w:lineRule="auto"/>
      </w:pPr>
      <w:r>
        <w:separator/>
      </w:r>
    </w:p>
  </w:endnote>
  <w:endnote w:type="continuationSeparator" w:id="0">
    <w:p w14:paraId="3B7DD099" w14:textId="77777777" w:rsidR="008066A4" w:rsidRDefault="008066A4" w:rsidP="008A1D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5FBFBC" w14:textId="77777777" w:rsidR="00D26135" w:rsidRPr="00397766" w:rsidRDefault="00D26135" w:rsidP="00D26135">
    <w:pPr>
      <w:pStyle w:val="Footer"/>
      <w:jc w:val="right"/>
      <w:rPr>
        <w:rFonts w:cs="Times New Roman"/>
      </w:rPr>
    </w:pPr>
    <w:r w:rsidRPr="00871E6F">
      <w:rPr>
        <w:rFonts w:cs="Times New Roman"/>
      </w:rPr>
      <w:t xml:space="preserve">Universitas Pertamina - </w:t>
    </w:r>
    <w:sdt>
      <w:sdtPr>
        <w:rPr>
          <w:rFonts w:cs="Times New Roman"/>
        </w:rPr>
        <w:id w:val="354631295"/>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Pr>
            <w:rFonts w:cs="Times New Roman"/>
          </w:rPr>
          <w:t>1</w:t>
        </w:r>
        <w:r w:rsidRPr="00871E6F">
          <w:rPr>
            <w:rFonts w:cs="Times New Roman"/>
            <w:noProof/>
          </w:rPr>
          <w:fldChar w:fldCharType="end"/>
        </w:r>
      </w:sdtContent>
    </w:sdt>
  </w:p>
  <w:p w14:paraId="636C9C4F" w14:textId="452B749E" w:rsidR="00CA1E0C" w:rsidRPr="00CA1E0C" w:rsidRDefault="00CA1E0C" w:rsidP="00D26135">
    <w:pPr>
      <w:pStyle w:val="Footer"/>
      <w:jc w:val="right"/>
      <w:rPr>
        <w:rFonts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21EFE" w14:textId="76BDF106" w:rsidR="00E47360" w:rsidRPr="00397766" w:rsidRDefault="00397766" w:rsidP="00397766">
    <w:pPr>
      <w:pStyle w:val="Footer"/>
      <w:jc w:val="right"/>
      <w:rPr>
        <w:rFonts w:cs="Times New Roman"/>
      </w:rPr>
    </w:pPr>
    <w:r w:rsidRPr="00871E6F">
      <w:rPr>
        <w:rFonts w:cs="Times New Roman"/>
      </w:rPr>
      <w:t xml:space="preserve">Universitas Pertamina - </w:t>
    </w:r>
    <w:sdt>
      <w:sdtPr>
        <w:rPr>
          <w:rFonts w:cs="Times New Roman"/>
        </w:rPr>
        <w:id w:val="224418247"/>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Pr>
            <w:rFonts w:cs="Times New Roman"/>
          </w:rPr>
          <w:t>i</w:t>
        </w:r>
        <w:r w:rsidRPr="00871E6F">
          <w:rPr>
            <w:rFonts w:cs="Times New Roman"/>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DE710" w14:textId="77777777" w:rsidR="00CA1E0C" w:rsidRPr="00397766" w:rsidRDefault="00CA1E0C" w:rsidP="00397766">
    <w:pPr>
      <w:pStyle w:val="Footer"/>
      <w:jc w:val="right"/>
      <w:rPr>
        <w:rFonts w:cs="Times New Roman"/>
      </w:rPr>
    </w:pPr>
    <w:r w:rsidRPr="00871E6F">
      <w:rPr>
        <w:rFonts w:cs="Times New Roman"/>
      </w:rPr>
      <w:t xml:space="preserve">Universitas Pertamina - </w:t>
    </w:r>
    <w:sdt>
      <w:sdtPr>
        <w:rPr>
          <w:rFonts w:cs="Times New Roman"/>
        </w:rPr>
        <w:id w:val="1171374180"/>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Pr>
            <w:rFonts w:cs="Times New Roman"/>
          </w:rPr>
          <w:t>i</w:t>
        </w:r>
        <w:r w:rsidRPr="00871E6F">
          <w:rPr>
            <w:rFonts w:cs="Times New Roman"/>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9E0D93" w14:textId="77777777" w:rsidR="008066A4" w:rsidRDefault="008066A4" w:rsidP="008A1DE5">
      <w:pPr>
        <w:spacing w:line="240" w:lineRule="auto"/>
      </w:pPr>
      <w:r>
        <w:separator/>
      </w:r>
    </w:p>
  </w:footnote>
  <w:footnote w:type="continuationSeparator" w:id="0">
    <w:p w14:paraId="3D1AD434" w14:textId="77777777" w:rsidR="008066A4" w:rsidRDefault="008066A4" w:rsidP="008A1DE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E3807"/>
    <w:multiLevelType w:val="multilevel"/>
    <w:tmpl w:val="5B2AE834"/>
    <w:lvl w:ilvl="0">
      <w:start w:val="1"/>
      <w:numFmt w:val="decimal"/>
      <w:lvlText w:val="%1."/>
      <w:lvlJc w:val="left"/>
      <w:pPr>
        <w:ind w:left="1287" w:hanging="360"/>
      </w:pPr>
      <w:rPr>
        <w:rFonts w:hint="default"/>
      </w:r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b w:val="0"/>
        <w:i w:val="0"/>
        <w:iCs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 w15:restartNumberingAfterBreak="0">
    <w:nsid w:val="09C9167D"/>
    <w:multiLevelType w:val="multilevel"/>
    <w:tmpl w:val="D2C41EF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B335E8C"/>
    <w:multiLevelType w:val="hybridMultilevel"/>
    <w:tmpl w:val="6E263E32"/>
    <w:lvl w:ilvl="0" w:tplc="DB840D0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1B0B36F9"/>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E2B0A73"/>
    <w:multiLevelType w:val="hybridMultilevel"/>
    <w:tmpl w:val="70EC882C"/>
    <w:lvl w:ilvl="0" w:tplc="5AC830F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280B64EA"/>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3AE10917"/>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B847542"/>
    <w:multiLevelType w:val="hybridMultilevel"/>
    <w:tmpl w:val="9E70B9EE"/>
    <w:lvl w:ilvl="0" w:tplc="AECAFFB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15:restartNumberingAfterBreak="0">
    <w:nsid w:val="5196331C"/>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5DBE0447"/>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66B75291"/>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6D935E6A"/>
    <w:multiLevelType w:val="hybridMultilevel"/>
    <w:tmpl w:val="65FC048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3D218E6"/>
    <w:multiLevelType w:val="multilevel"/>
    <w:tmpl w:val="5B2AE8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val="0"/>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
  </w:num>
  <w:num w:numId="3">
    <w:abstractNumId w:val="5"/>
  </w:num>
  <w:num w:numId="4">
    <w:abstractNumId w:val="8"/>
  </w:num>
  <w:num w:numId="5">
    <w:abstractNumId w:val="3"/>
  </w:num>
  <w:num w:numId="6">
    <w:abstractNumId w:val="9"/>
  </w:num>
  <w:num w:numId="7">
    <w:abstractNumId w:val="12"/>
  </w:num>
  <w:num w:numId="8">
    <w:abstractNumId w:val="0"/>
  </w:num>
  <w:num w:numId="9">
    <w:abstractNumId w:val="10"/>
  </w:num>
  <w:num w:numId="10">
    <w:abstractNumId w:val="4"/>
  </w:num>
  <w:num w:numId="11">
    <w:abstractNumId w:val="11"/>
  </w:num>
  <w:num w:numId="12">
    <w:abstractNumId w:val="7"/>
  </w:num>
  <w:num w:numId="13">
    <w:abstractNumId w:val="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QzMjQyNjIwMjUxMDdX0lEKTi0uzszPAykwrAUAMbTy3SwAAAA="/>
  </w:docVars>
  <w:rsids>
    <w:rsidRoot w:val="00556617"/>
    <w:rsid w:val="0000266D"/>
    <w:rsid w:val="00003B70"/>
    <w:rsid w:val="00004267"/>
    <w:rsid w:val="00006FD5"/>
    <w:rsid w:val="0001030E"/>
    <w:rsid w:val="00011808"/>
    <w:rsid w:val="0001351C"/>
    <w:rsid w:val="000148D1"/>
    <w:rsid w:val="000160DA"/>
    <w:rsid w:val="00024B7A"/>
    <w:rsid w:val="00042C0E"/>
    <w:rsid w:val="00043D7C"/>
    <w:rsid w:val="000442FA"/>
    <w:rsid w:val="00046649"/>
    <w:rsid w:val="00046ACA"/>
    <w:rsid w:val="00051348"/>
    <w:rsid w:val="000535A2"/>
    <w:rsid w:val="0005514E"/>
    <w:rsid w:val="00056599"/>
    <w:rsid w:val="00060C2E"/>
    <w:rsid w:val="0006105C"/>
    <w:rsid w:val="00061143"/>
    <w:rsid w:val="00063952"/>
    <w:rsid w:val="00065174"/>
    <w:rsid w:val="00066776"/>
    <w:rsid w:val="0006775D"/>
    <w:rsid w:val="00070B6D"/>
    <w:rsid w:val="00072629"/>
    <w:rsid w:val="0007328E"/>
    <w:rsid w:val="00073332"/>
    <w:rsid w:val="0007374E"/>
    <w:rsid w:val="00073B64"/>
    <w:rsid w:val="00084241"/>
    <w:rsid w:val="000847E9"/>
    <w:rsid w:val="00086D74"/>
    <w:rsid w:val="000912ED"/>
    <w:rsid w:val="000A274B"/>
    <w:rsid w:val="000A2A43"/>
    <w:rsid w:val="000A3D75"/>
    <w:rsid w:val="000A5A69"/>
    <w:rsid w:val="000A69D2"/>
    <w:rsid w:val="000A79AA"/>
    <w:rsid w:val="000B01BE"/>
    <w:rsid w:val="000B3004"/>
    <w:rsid w:val="000B60C7"/>
    <w:rsid w:val="000C27D7"/>
    <w:rsid w:val="000C2FFF"/>
    <w:rsid w:val="000C5F6D"/>
    <w:rsid w:val="000D4D36"/>
    <w:rsid w:val="000D6FD1"/>
    <w:rsid w:val="000E0267"/>
    <w:rsid w:val="000E03A6"/>
    <w:rsid w:val="000E0D42"/>
    <w:rsid w:val="000E2F57"/>
    <w:rsid w:val="000E3F15"/>
    <w:rsid w:val="000E6DD2"/>
    <w:rsid w:val="000F09A5"/>
    <w:rsid w:val="000F2611"/>
    <w:rsid w:val="000F3F54"/>
    <w:rsid w:val="00100571"/>
    <w:rsid w:val="001017D7"/>
    <w:rsid w:val="0010345B"/>
    <w:rsid w:val="00107BF9"/>
    <w:rsid w:val="001116C9"/>
    <w:rsid w:val="00111E9F"/>
    <w:rsid w:val="0011325A"/>
    <w:rsid w:val="0011478E"/>
    <w:rsid w:val="00115202"/>
    <w:rsid w:val="00115827"/>
    <w:rsid w:val="0011663C"/>
    <w:rsid w:val="001215DE"/>
    <w:rsid w:val="00125044"/>
    <w:rsid w:val="00125EAC"/>
    <w:rsid w:val="0013012F"/>
    <w:rsid w:val="001353EF"/>
    <w:rsid w:val="00143416"/>
    <w:rsid w:val="001458D0"/>
    <w:rsid w:val="00146F88"/>
    <w:rsid w:val="001477E4"/>
    <w:rsid w:val="001513CF"/>
    <w:rsid w:val="00166F2D"/>
    <w:rsid w:val="00171601"/>
    <w:rsid w:val="00175B6A"/>
    <w:rsid w:val="00187036"/>
    <w:rsid w:val="001957CA"/>
    <w:rsid w:val="00195C06"/>
    <w:rsid w:val="00196539"/>
    <w:rsid w:val="00196F2B"/>
    <w:rsid w:val="001A15E9"/>
    <w:rsid w:val="001A2C74"/>
    <w:rsid w:val="001A2D76"/>
    <w:rsid w:val="001A36CC"/>
    <w:rsid w:val="001B0F59"/>
    <w:rsid w:val="001B1E0A"/>
    <w:rsid w:val="001B3411"/>
    <w:rsid w:val="001B3FE6"/>
    <w:rsid w:val="001B5393"/>
    <w:rsid w:val="001C43CB"/>
    <w:rsid w:val="001C64D3"/>
    <w:rsid w:val="001D0786"/>
    <w:rsid w:val="001D708B"/>
    <w:rsid w:val="001E116F"/>
    <w:rsid w:val="001E2BDC"/>
    <w:rsid w:val="001E3BF8"/>
    <w:rsid w:val="001E512A"/>
    <w:rsid w:val="001E7EF4"/>
    <w:rsid w:val="001F34E5"/>
    <w:rsid w:val="00201560"/>
    <w:rsid w:val="002025E7"/>
    <w:rsid w:val="00205438"/>
    <w:rsid w:val="0022201F"/>
    <w:rsid w:val="00222504"/>
    <w:rsid w:val="00223A17"/>
    <w:rsid w:val="00224EB8"/>
    <w:rsid w:val="00227A64"/>
    <w:rsid w:val="00231222"/>
    <w:rsid w:val="002325D0"/>
    <w:rsid w:val="00236D88"/>
    <w:rsid w:val="00237913"/>
    <w:rsid w:val="00241530"/>
    <w:rsid w:val="002530CE"/>
    <w:rsid w:val="002547C4"/>
    <w:rsid w:val="00263428"/>
    <w:rsid w:val="00264D6E"/>
    <w:rsid w:val="00265B3B"/>
    <w:rsid w:val="00270A6B"/>
    <w:rsid w:val="00272D8C"/>
    <w:rsid w:val="002733E7"/>
    <w:rsid w:val="002773AA"/>
    <w:rsid w:val="00280364"/>
    <w:rsid w:val="00280557"/>
    <w:rsid w:val="00280CAE"/>
    <w:rsid w:val="00284A0B"/>
    <w:rsid w:val="002859C2"/>
    <w:rsid w:val="002907FC"/>
    <w:rsid w:val="002921EB"/>
    <w:rsid w:val="002932E0"/>
    <w:rsid w:val="00293678"/>
    <w:rsid w:val="00293FBA"/>
    <w:rsid w:val="0029468E"/>
    <w:rsid w:val="00294877"/>
    <w:rsid w:val="00295F7B"/>
    <w:rsid w:val="00296F44"/>
    <w:rsid w:val="002A013C"/>
    <w:rsid w:val="002A02F4"/>
    <w:rsid w:val="002A42DC"/>
    <w:rsid w:val="002A4D5D"/>
    <w:rsid w:val="002B0657"/>
    <w:rsid w:val="002B5869"/>
    <w:rsid w:val="002B59B7"/>
    <w:rsid w:val="002C0967"/>
    <w:rsid w:val="002C183E"/>
    <w:rsid w:val="002C33B8"/>
    <w:rsid w:val="002C5652"/>
    <w:rsid w:val="002C5D63"/>
    <w:rsid w:val="002C7563"/>
    <w:rsid w:val="002D09A3"/>
    <w:rsid w:val="002D0D19"/>
    <w:rsid w:val="002D0E86"/>
    <w:rsid w:val="002D203A"/>
    <w:rsid w:val="002D21CC"/>
    <w:rsid w:val="002D25ED"/>
    <w:rsid w:val="002D2BD8"/>
    <w:rsid w:val="002D58DB"/>
    <w:rsid w:val="002E1EAC"/>
    <w:rsid w:val="002E2130"/>
    <w:rsid w:val="002E384D"/>
    <w:rsid w:val="002E4116"/>
    <w:rsid w:val="002E5D64"/>
    <w:rsid w:val="002E5FAF"/>
    <w:rsid w:val="002E6F9D"/>
    <w:rsid w:val="002E7B6F"/>
    <w:rsid w:val="002F0B90"/>
    <w:rsid w:val="002F0EEA"/>
    <w:rsid w:val="002F1268"/>
    <w:rsid w:val="002F42EE"/>
    <w:rsid w:val="002F5A6B"/>
    <w:rsid w:val="002F7476"/>
    <w:rsid w:val="003011EC"/>
    <w:rsid w:val="0030346C"/>
    <w:rsid w:val="003055CA"/>
    <w:rsid w:val="00310027"/>
    <w:rsid w:val="00311593"/>
    <w:rsid w:val="003117F0"/>
    <w:rsid w:val="00313A26"/>
    <w:rsid w:val="0031466B"/>
    <w:rsid w:val="003159A5"/>
    <w:rsid w:val="003170EA"/>
    <w:rsid w:val="0032193B"/>
    <w:rsid w:val="00322CFD"/>
    <w:rsid w:val="00323D9D"/>
    <w:rsid w:val="00325188"/>
    <w:rsid w:val="0032529B"/>
    <w:rsid w:val="00326D30"/>
    <w:rsid w:val="00331025"/>
    <w:rsid w:val="00331E39"/>
    <w:rsid w:val="003337E4"/>
    <w:rsid w:val="00334B08"/>
    <w:rsid w:val="0033559C"/>
    <w:rsid w:val="003369F6"/>
    <w:rsid w:val="00341C2A"/>
    <w:rsid w:val="00341FBA"/>
    <w:rsid w:val="003430F9"/>
    <w:rsid w:val="0034366D"/>
    <w:rsid w:val="00343872"/>
    <w:rsid w:val="00343F6F"/>
    <w:rsid w:val="00345462"/>
    <w:rsid w:val="00347D8E"/>
    <w:rsid w:val="003501B5"/>
    <w:rsid w:val="0035145C"/>
    <w:rsid w:val="003562D6"/>
    <w:rsid w:val="00363AAE"/>
    <w:rsid w:val="00365480"/>
    <w:rsid w:val="00367987"/>
    <w:rsid w:val="00370B40"/>
    <w:rsid w:val="00371A83"/>
    <w:rsid w:val="003735D1"/>
    <w:rsid w:val="00376416"/>
    <w:rsid w:val="00386A9E"/>
    <w:rsid w:val="00386E53"/>
    <w:rsid w:val="0038732F"/>
    <w:rsid w:val="00387664"/>
    <w:rsid w:val="00387C85"/>
    <w:rsid w:val="00387F8B"/>
    <w:rsid w:val="00390394"/>
    <w:rsid w:val="003948BD"/>
    <w:rsid w:val="00395C8D"/>
    <w:rsid w:val="00396F4B"/>
    <w:rsid w:val="00397766"/>
    <w:rsid w:val="003A1273"/>
    <w:rsid w:val="003A174E"/>
    <w:rsid w:val="003A5AB0"/>
    <w:rsid w:val="003B0BBE"/>
    <w:rsid w:val="003B143D"/>
    <w:rsid w:val="003B15C5"/>
    <w:rsid w:val="003B1A3C"/>
    <w:rsid w:val="003B294C"/>
    <w:rsid w:val="003B488D"/>
    <w:rsid w:val="003B5DB8"/>
    <w:rsid w:val="003B6E3F"/>
    <w:rsid w:val="003C033B"/>
    <w:rsid w:val="003C10DB"/>
    <w:rsid w:val="003C22DB"/>
    <w:rsid w:val="003C4B04"/>
    <w:rsid w:val="003D3A9A"/>
    <w:rsid w:val="003E1492"/>
    <w:rsid w:val="003E5C55"/>
    <w:rsid w:val="003E7B08"/>
    <w:rsid w:val="003F0052"/>
    <w:rsid w:val="003F4E9D"/>
    <w:rsid w:val="003F5FCF"/>
    <w:rsid w:val="003F7819"/>
    <w:rsid w:val="00401865"/>
    <w:rsid w:val="00411D96"/>
    <w:rsid w:val="00413BDA"/>
    <w:rsid w:val="00414606"/>
    <w:rsid w:val="00415EE1"/>
    <w:rsid w:val="004214CC"/>
    <w:rsid w:val="00424F81"/>
    <w:rsid w:val="00430857"/>
    <w:rsid w:val="00430A3D"/>
    <w:rsid w:val="0043716D"/>
    <w:rsid w:val="00437878"/>
    <w:rsid w:val="00440350"/>
    <w:rsid w:val="00440A76"/>
    <w:rsid w:val="00442501"/>
    <w:rsid w:val="0044464A"/>
    <w:rsid w:val="00446629"/>
    <w:rsid w:val="00447A9A"/>
    <w:rsid w:val="00451015"/>
    <w:rsid w:val="00452419"/>
    <w:rsid w:val="00453752"/>
    <w:rsid w:val="004539C5"/>
    <w:rsid w:val="00453C7F"/>
    <w:rsid w:val="004604C7"/>
    <w:rsid w:val="00462A5C"/>
    <w:rsid w:val="00463A68"/>
    <w:rsid w:val="00463B6C"/>
    <w:rsid w:val="00463C71"/>
    <w:rsid w:val="00464CEB"/>
    <w:rsid w:val="004657EA"/>
    <w:rsid w:val="004672E5"/>
    <w:rsid w:val="00474557"/>
    <w:rsid w:val="00474C0F"/>
    <w:rsid w:val="00475D9A"/>
    <w:rsid w:val="004820B7"/>
    <w:rsid w:val="0048220B"/>
    <w:rsid w:val="004831BD"/>
    <w:rsid w:val="004838E3"/>
    <w:rsid w:val="00484304"/>
    <w:rsid w:val="00484B3C"/>
    <w:rsid w:val="00485EE2"/>
    <w:rsid w:val="00490164"/>
    <w:rsid w:val="00491BA7"/>
    <w:rsid w:val="0049295E"/>
    <w:rsid w:val="00495654"/>
    <w:rsid w:val="004A0F71"/>
    <w:rsid w:val="004A1539"/>
    <w:rsid w:val="004A47A7"/>
    <w:rsid w:val="004A78F3"/>
    <w:rsid w:val="004B04A6"/>
    <w:rsid w:val="004B2248"/>
    <w:rsid w:val="004B2F9C"/>
    <w:rsid w:val="004C07A5"/>
    <w:rsid w:val="004C436E"/>
    <w:rsid w:val="004C5022"/>
    <w:rsid w:val="004D2610"/>
    <w:rsid w:val="004D4C24"/>
    <w:rsid w:val="004D7172"/>
    <w:rsid w:val="004D75F5"/>
    <w:rsid w:val="004D7ADE"/>
    <w:rsid w:val="004E1F68"/>
    <w:rsid w:val="004E2920"/>
    <w:rsid w:val="004E2D22"/>
    <w:rsid w:val="004E3416"/>
    <w:rsid w:val="004E39F1"/>
    <w:rsid w:val="004E4BE2"/>
    <w:rsid w:val="004E4CD7"/>
    <w:rsid w:val="004F38D1"/>
    <w:rsid w:val="004F4E42"/>
    <w:rsid w:val="004F5481"/>
    <w:rsid w:val="004F65A3"/>
    <w:rsid w:val="00500FE3"/>
    <w:rsid w:val="00501CAF"/>
    <w:rsid w:val="0051063B"/>
    <w:rsid w:val="005120FB"/>
    <w:rsid w:val="005126B8"/>
    <w:rsid w:val="005133A3"/>
    <w:rsid w:val="00516408"/>
    <w:rsid w:val="0052377D"/>
    <w:rsid w:val="00524D70"/>
    <w:rsid w:val="0052635F"/>
    <w:rsid w:val="00527094"/>
    <w:rsid w:val="005305FD"/>
    <w:rsid w:val="0053336B"/>
    <w:rsid w:val="005340C3"/>
    <w:rsid w:val="0053440A"/>
    <w:rsid w:val="00536A9D"/>
    <w:rsid w:val="00536D15"/>
    <w:rsid w:val="00537ED8"/>
    <w:rsid w:val="0054036D"/>
    <w:rsid w:val="00542403"/>
    <w:rsid w:val="005437F7"/>
    <w:rsid w:val="00544321"/>
    <w:rsid w:val="005447CF"/>
    <w:rsid w:val="005503E9"/>
    <w:rsid w:val="005525F3"/>
    <w:rsid w:val="00553AF1"/>
    <w:rsid w:val="00553BA5"/>
    <w:rsid w:val="00556617"/>
    <w:rsid w:val="00560183"/>
    <w:rsid w:val="00563367"/>
    <w:rsid w:val="0056362B"/>
    <w:rsid w:val="005646F8"/>
    <w:rsid w:val="00565F1D"/>
    <w:rsid w:val="0056605B"/>
    <w:rsid w:val="00566A0B"/>
    <w:rsid w:val="00567489"/>
    <w:rsid w:val="005753A8"/>
    <w:rsid w:val="00583AEA"/>
    <w:rsid w:val="00583DC1"/>
    <w:rsid w:val="00584085"/>
    <w:rsid w:val="00584BC9"/>
    <w:rsid w:val="0058697E"/>
    <w:rsid w:val="00587759"/>
    <w:rsid w:val="005937F7"/>
    <w:rsid w:val="00594066"/>
    <w:rsid w:val="005A12F4"/>
    <w:rsid w:val="005A4AB1"/>
    <w:rsid w:val="005A50E2"/>
    <w:rsid w:val="005A5726"/>
    <w:rsid w:val="005B3E46"/>
    <w:rsid w:val="005C1062"/>
    <w:rsid w:val="005C2384"/>
    <w:rsid w:val="005C38F7"/>
    <w:rsid w:val="005D07F6"/>
    <w:rsid w:val="005D2943"/>
    <w:rsid w:val="005D5555"/>
    <w:rsid w:val="005D5D10"/>
    <w:rsid w:val="005D5D86"/>
    <w:rsid w:val="005D683C"/>
    <w:rsid w:val="005E0BCE"/>
    <w:rsid w:val="005E1A21"/>
    <w:rsid w:val="005E3DAA"/>
    <w:rsid w:val="005E520F"/>
    <w:rsid w:val="005E5C0E"/>
    <w:rsid w:val="005F1761"/>
    <w:rsid w:val="005F4BCE"/>
    <w:rsid w:val="005F5903"/>
    <w:rsid w:val="005F6FA7"/>
    <w:rsid w:val="00605959"/>
    <w:rsid w:val="006059CD"/>
    <w:rsid w:val="00605B78"/>
    <w:rsid w:val="0061442E"/>
    <w:rsid w:val="006157DD"/>
    <w:rsid w:val="006159BF"/>
    <w:rsid w:val="006175E5"/>
    <w:rsid w:val="006209D9"/>
    <w:rsid w:val="0062162F"/>
    <w:rsid w:val="006240B5"/>
    <w:rsid w:val="00631260"/>
    <w:rsid w:val="00635788"/>
    <w:rsid w:val="006378D6"/>
    <w:rsid w:val="00637D00"/>
    <w:rsid w:val="0064468C"/>
    <w:rsid w:val="0065007E"/>
    <w:rsid w:val="00651C13"/>
    <w:rsid w:val="00653AC3"/>
    <w:rsid w:val="0065423D"/>
    <w:rsid w:val="00662FC0"/>
    <w:rsid w:val="0066331F"/>
    <w:rsid w:val="00664551"/>
    <w:rsid w:val="0066706D"/>
    <w:rsid w:val="0067038B"/>
    <w:rsid w:val="006703F9"/>
    <w:rsid w:val="006827EC"/>
    <w:rsid w:val="00684BC4"/>
    <w:rsid w:val="0069054E"/>
    <w:rsid w:val="006943D0"/>
    <w:rsid w:val="00695F0C"/>
    <w:rsid w:val="006A0AC7"/>
    <w:rsid w:val="006A29B1"/>
    <w:rsid w:val="006A4171"/>
    <w:rsid w:val="006A5750"/>
    <w:rsid w:val="006B368E"/>
    <w:rsid w:val="006B581B"/>
    <w:rsid w:val="006B5FFF"/>
    <w:rsid w:val="006B68A6"/>
    <w:rsid w:val="006C4A76"/>
    <w:rsid w:val="006C6B13"/>
    <w:rsid w:val="006D3D92"/>
    <w:rsid w:val="006E01F0"/>
    <w:rsid w:val="006E309D"/>
    <w:rsid w:val="006E3EEB"/>
    <w:rsid w:val="006E7389"/>
    <w:rsid w:val="006F0C7E"/>
    <w:rsid w:val="006F24B8"/>
    <w:rsid w:val="006F7CED"/>
    <w:rsid w:val="0070019B"/>
    <w:rsid w:val="007042FA"/>
    <w:rsid w:val="007043F1"/>
    <w:rsid w:val="007067D1"/>
    <w:rsid w:val="00711518"/>
    <w:rsid w:val="00711B83"/>
    <w:rsid w:val="00711E4C"/>
    <w:rsid w:val="0071286E"/>
    <w:rsid w:val="00713C70"/>
    <w:rsid w:val="007155A0"/>
    <w:rsid w:val="00720475"/>
    <w:rsid w:val="00725112"/>
    <w:rsid w:val="007262F6"/>
    <w:rsid w:val="0072679F"/>
    <w:rsid w:val="007343BD"/>
    <w:rsid w:val="00735B64"/>
    <w:rsid w:val="00737A86"/>
    <w:rsid w:val="00742FDF"/>
    <w:rsid w:val="0074647B"/>
    <w:rsid w:val="00746EE6"/>
    <w:rsid w:val="00753A30"/>
    <w:rsid w:val="007548B7"/>
    <w:rsid w:val="00757A7C"/>
    <w:rsid w:val="00764279"/>
    <w:rsid w:val="00772997"/>
    <w:rsid w:val="00773B25"/>
    <w:rsid w:val="00774FE0"/>
    <w:rsid w:val="00775B24"/>
    <w:rsid w:val="00775FE1"/>
    <w:rsid w:val="00780469"/>
    <w:rsid w:val="00783DF5"/>
    <w:rsid w:val="00784561"/>
    <w:rsid w:val="00784ED7"/>
    <w:rsid w:val="0078655B"/>
    <w:rsid w:val="00786C39"/>
    <w:rsid w:val="00790067"/>
    <w:rsid w:val="00794C09"/>
    <w:rsid w:val="007A3048"/>
    <w:rsid w:val="007A44D8"/>
    <w:rsid w:val="007A5FA9"/>
    <w:rsid w:val="007B0F4E"/>
    <w:rsid w:val="007B24BD"/>
    <w:rsid w:val="007C136A"/>
    <w:rsid w:val="007C1455"/>
    <w:rsid w:val="007C78A0"/>
    <w:rsid w:val="007D02FB"/>
    <w:rsid w:val="007D0E1D"/>
    <w:rsid w:val="007D3A44"/>
    <w:rsid w:val="007D6DF1"/>
    <w:rsid w:val="007D714E"/>
    <w:rsid w:val="007D7B65"/>
    <w:rsid w:val="007E1494"/>
    <w:rsid w:val="007E3194"/>
    <w:rsid w:val="007E69AB"/>
    <w:rsid w:val="007E6DF1"/>
    <w:rsid w:val="007E7B83"/>
    <w:rsid w:val="008005DB"/>
    <w:rsid w:val="00800B12"/>
    <w:rsid w:val="008014AF"/>
    <w:rsid w:val="008028A6"/>
    <w:rsid w:val="0080636C"/>
    <w:rsid w:val="0080669B"/>
    <w:rsid w:val="008066A4"/>
    <w:rsid w:val="008073CB"/>
    <w:rsid w:val="00811F8E"/>
    <w:rsid w:val="00815BB7"/>
    <w:rsid w:val="008168EE"/>
    <w:rsid w:val="00817436"/>
    <w:rsid w:val="008218CA"/>
    <w:rsid w:val="008222E2"/>
    <w:rsid w:val="00823AF3"/>
    <w:rsid w:val="0082409E"/>
    <w:rsid w:val="00826C0B"/>
    <w:rsid w:val="00827846"/>
    <w:rsid w:val="00830445"/>
    <w:rsid w:val="0083221B"/>
    <w:rsid w:val="00836420"/>
    <w:rsid w:val="0084272A"/>
    <w:rsid w:val="008437AA"/>
    <w:rsid w:val="008438FB"/>
    <w:rsid w:val="00844864"/>
    <w:rsid w:val="00845D12"/>
    <w:rsid w:val="00847203"/>
    <w:rsid w:val="00850125"/>
    <w:rsid w:val="00852D0F"/>
    <w:rsid w:val="00854E70"/>
    <w:rsid w:val="00855077"/>
    <w:rsid w:val="008556D5"/>
    <w:rsid w:val="00856AF1"/>
    <w:rsid w:val="00861578"/>
    <w:rsid w:val="00861BE9"/>
    <w:rsid w:val="00864DC0"/>
    <w:rsid w:val="0086624C"/>
    <w:rsid w:val="008705DC"/>
    <w:rsid w:val="00875CA0"/>
    <w:rsid w:val="00876313"/>
    <w:rsid w:val="00876DB9"/>
    <w:rsid w:val="00880EDD"/>
    <w:rsid w:val="00884704"/>
    <w:rsid w:val="00885D16"/>
    <w:rsid w:val="00893A4E"/>
    <w:rsid w:val="0089464C"/>
    <w:rsid w:val="00895572"/>
    <w:rsid w:val="00895C41"/>
    <w:rsid w:val="00895CBF"/>
    <w:rsid w:val="0089608A"/>
    <w:rsid w:val="008A030D"/>
    <w:rsid w:val="008A1DE5"/>
    <w:rsid w:val="008A460B"/>
    <w:rsid w:val="008B286F"/>
    <w:rsid w:val="008B69BD"/>
    <w:rsid w:val="008C02D4"/>
    <w:rsid w:val="008C447B"/>
    <w:rsid w:val="008C656C"/>
    <w:rsid w:val="008D0851"/>
    <w:rsid w:val="008D17ED"/>
    <w:rsid w:val="008E11CF"/>
    <w:rsid w:val="008E1B55"/>
    <w:rsid w:val="008E35AD"/>
    <w:rsid w:val="008E42AB"/>
    <w:rsid w:val="008E7A7D"/>
    <w:rsid w:val="008F0CDF"/>
    <w:rsid w:val="008F14A0"/>
    <w:rsid w:val="008F26C1"/>
    <w:rsid w:val="008F713A"/>
    <w:rsid w:val="008F7CAC"/>
    <w:rsid w:val="00900294"/>
    <w:rsid w:val="00904664"/>
    <w:rsid w:val="00910105"/>
    <w:rsid w:val="0091794A"/>
    <w:rsid w:val="00920269"/>
    <w:rsid w:val="00922964"/>
    <w:rsid w:val="0092338B"/>
    <w:rsid w:val="009247DF"/>
    <w:rsid w:val="009304AF"/>
    <w:rsid w:val="009318DE"/>
    <w:rsid w:val="0093560D"/>
    <w:rsid w:val="00942126"/>
    <w:rsid w:val="00944F5A"/>
    <w:rsid w:val="00946552"/>
    <w:rsid w:val="00946A8A"/>
    <w:rsid w:val="00950CBE"/>
    <w:rsid w:val="00960F40"/>
    <w:rsid w:val="009672AF"/>
    <w:rsid w:val="00973EC3"/>
    <w:rsid w:val="00974565"/>
    <w:rsid w:val="009750A8"/>
    <w:rsid w:val="00975588"/>
    <w:rsid w:val="009758D5"/>
    <w:rsid w:val="0097592D"/>
    <w:rsid w:val="00980B6E"/>
    <w:rsid w:val="00980C1F"/>
    <w:rsid w:val="00981BBF"/>
    <w:rsid w:val="00984410"/>
    <w:rsid w:val="00986459"/>
    <w:rsid w:val="009A3900"/>
    <w:rsid w:val="009A5488"/>
    <w:rsid w:val="009A5B9E"/>
    <w:rsid w:val="009B3E5D"/>
    <w:rsid w:val="009B5300"/>
    <w:rsid w:val="009B5E58"/>
    <w:rsid w:val="009B7BFD"/>
    <w:rsid w:val="009C18F8"/>
    <w:rsid w:val="009C50E7"/>
    <w:rsid w:val="009C7362"/>
    <w:rsid w:val="009D2C14"/>
    <w:rsid w:val="009D4F04"/>
    <w:rsid w:val="009D4F9C"/>
    <w:rsid w:val="009D59CB"/>
    <w:rsid w:val="009D6814"/>
    <w:rsid w:val="009D7D1C"/>
    <w:rsid w:val="009E0210"/>
    <w:rsid w:val="009E4BBF"/>
    <w:rsid w:val="009E5729"/>
    <w:rsid w:val="009F2CC5"/>
    <w:rsid w:val="009F37CC"/>
    <w:rsid w:val="009F49B0"/>
    <w:rsid w:val="009F6D3D"/>
    <w:rsid w:val="00A00FE7"/>
    <w:rsid w:val="00A0135A"/>
    <w:rsid w:val="00A02D5C"/>
    <w:rsid w:val="00A03718"/>
    <w:rsid w:val="00A04690"/>
    <w:rsid w:val="00A057F2"/>
    <w:rsid w:val="00A07E89"/>
    <w:rsid w:val="00A13B61"/>
    <w:rsid w:val="00A13C05"/>
    <w:rsid w:val="00A15ED9"/>
    <w:rsid w:val="00A1683C"/>
    <w:rsid w:val="00A17EB4"/>
    <w:rsid w:val="00A20D03"/>
    <w:rsid w:val="00A22842"/>
    <w:rsid w:val="00A23472"/>
    <w:rsid w:val="00A2492F"/>
    <w:rsid w:val="00A2728E"/>
    <w:rsid w:val="00A3122F"/>
    <w:rsid w:val="00A31B8D"/>
    <w:rsid w:val="00A336B4"/>
    <w:rsid w:val="00A359CF"/>
    <w:rsid w:val="00A465D5"/>
    <w:rsid w:val="00A47A59"/>
    <w:rsid w:val="00A536B8"/>
    <w:rsid w:val="00A538E4"/>
    <w:rsid w:val="00A54A76"/>
    <w:rsid w:val="00A550EC"/>
    <w:rsid w:val="00A577A5"/>
    <w:rsid w:val="00A60FA7"/>
    <w:rsid w:val="00A6270D"/>
    <w:rsid w:val="00A66D19"/>
    <w:rsid w:val="00A701B7"/>
    <w:rsid w:val="00A71DE7"/>
    <w:rsid w:val="00A769DE"/>
    <w:rsid w:val="00A80FE7"/>
    <w:rsid w:val="00A8561E"/>
    <w:rsid w:val="00A863F6"/>
    <w:rsid w:val="00A93769"/>
    <w:rsid w:val="00AA092C"/>
    <w:rsid w:val="00AA23D5"/>
    <w:rsid w:val="00AA3CF2"/>
    <w:rsid w:val="00AB0726"/>
    <w:rsid w:val="00AB3E4E"/>
    <w:rsid w:val="00AB413C"/>
    <w:rsid w:val="00AB5C7B"/>
    <w:rsid w:val="00AC1CF2"/>
    <w:rsid w:val="00AC1D61"/>
    <w:rsid w:val="00AC29CD"/>
    <w:rsid w:val="00AC2EF3"/>
    <w:rsid w:val="00AC4FE2"/>
    <w:rsid w:val="00AC7745"/>
    <w:rsid w:val="00AD1A1D"/>
    <w:rsid w:val="00AD27CB"/>
    <w:rsid w:val="00AD2CAD"/>
    <w:rsid w:val="00AD447D"/>
    <w:rsid w:val="00AD6131"/>
    <w:rsid w:val="00AD71E8"/>
    <w:rsid w:val="00AE3F23"/>
    <w:rsid w:val="00AE45F4"/>
    <w:rsid w:val="00AE47B1"/>
    <w:rsid w:val="00AF06F3"/>
    <w:rsid w:val="00AF6400"/>
    <w:rsid w:val="00AF75CA"/>
    <w:rsid w:val="00B0102B"/>
    <w:rsid w:val="00B0525C"/>
    <w:rsid w:val="00B0683C"/>
    <w:rsid w:val="00B06ABE"/>
    <w:rsid w:val="00B15FAC"/>
    <w:rsid w:val="00B1726C"/>
    <w:rsid w:val="00B176A3"/>
    <w:rsid w:val="00B219EF"/>
    <w:rsid w:val="00B23AC4"/>
    <w:rsid w:val="00B26790"/>
    <w:rsid w:val="00B306B0"/>
    <w:rsid w:val="00B31675"/>
    <w:rsid w:val="00B31868"/>
    <w:rsid w:val="00B31ED5"/>
    <w:rsid w:val="00B367BE"/>
    <w:rsid w:val="00B51965"/>
    <w:rsid w:val="00B56087"/>
    <w:rsid w:val="00B56463"/>
    <w:rsid w:val="00B56B34"/>
    <w:rsid w:val="00B56DFC"/>
    <w:rsid w:val="00B60A9A"/>
    <w:rsid w:val="00B64329"/>
    <w:rsid w:val="00B6516E"/>
    <w:rsid w:val="00B65344"/>
    <w:rsid w:val="00B6691D"/>
    <w:rsid w:val="00B67F0F"/>
    <w:rsid w:val="00B72721"/>
    <w:rsid w:val="00B73426"/>
    <w:rsid w:val="00B77FF5"/>
    <w:rsid w:val="00B81637"/>
    <w:rsid w:val="00B8423F"/>
    <w:rsid w:val="00B8584A"/>
    <w:rsid w:val="00B8768C"/>
    <w:rsid w:val="00B87FB4"/>
    <w:rsid w:val="00B909AA"/>
    <w:rsid w:val="00B95945"/>
    <w:rsid w:val="00B967F5"/>
    <w:rsid w:val="00B96857"/>
    <w:rsid w:val="00B97C53"/>
    <w:rsid w:val="00BA1B9F"/>
    <w:rsid w:val="00BA46EA"/>
    <w:rsid w:val="00BA6D46"/>
    <w:rsid w:val="00BB1E8C"/>
    <w:rsid w:val="00BB3603"/>
    <w:rsid w:val="00BB4270"/>
    <w:rsid w:val="00BC2482"/>
    <w:rsid w:val="00BC47D1"/>
    <w:rsid w:val="00BC7506"/>
    <w:rsid w:val="00BD0930"/>
    <w:rsid w:val="00BD175F"/>
    <w:rsid w:val="00BD1D30"/>
    <w:rsid w:val="00BD2CD2"/>
    <w:rsid w:val="00BD3179"/>
    <w:rsid w:val="00BD3629"/>
    <w:rsid w:val="00BD71E0"/>
    <w:rsid w:val="00BE00C3"/>
    <w:rsid w:val="00BE2B54"/>
    <w:rsid w:val="00BE34C0"/>
    <w:rsid w:val="00BE5244"/>
    <w:rsid w:val="00BE5590"/>
    <w:rsid w:val="00BF1B44"/>
    <w:rsid w:val="00BF1D7F"/>
    <w:rsid w:val="00BF35AE"/>
    <w:rsid w:val="00BF4429"/>
    <w:rsid w:val="00BF44E7"/>
    <w:rsid w:val="00BF49C8"/>
    <w:rsid w:val="00BF4DB0"/>
    <w:rsid w:val="00C05316"/>
    <w:rsid w:val="00C11EA9"/>
    <w:rsid w:val="00C149FD"/>
    <w:rsid w:val="00C14C1E"/>
    <w:rsid w:val="00C15A97"/>
    <w:rsid w:val="00C17120"/>
    <w:rsid w:val="00C24549"/>
    <w:rsid w:val="00C2520D"/>
    <w:rsid w:val="00C25B43"/>
    <w:rsid w:val="00C33A6D"/>
    <w:rsid w:val="00C376CB"/>
    <w:rsid w:val="00C41B66"/>
    <w:rsid w:val="00C41FB2"/>
    <w:rsid w:val="00C470C8"/>
    <w:rsid w:val="00C504BD"/>
    <w:rsid w:val="00C52FE9"/>
    <w:rsid w:val="00C56872"/>
    <w:rsid w:val="00C6229F"/>
    <w:rsid w:val="00C63B68"/>
    <w:rsid w:val="00C715FC"/>
    <w:rsid w:val="00C72AF3"/>
    <w:rsid w:val="00C749AB"/>
    <w:rsid w:val="00C74C7E"/>
    <w:rsid w:val="00C750DC"/>
    <w:rsid w:val="00C75FE2"/>
    <w:rsid w:val="00C761F3"/>
    <w:rsid w:val="00C76D59"/>
    <w:rsid w:val="00C80999"/>
    <w:rsid w:val="00C85B2A"/>
    <w:rsid w:val="00C85BE7"/>
    <w:rsid w:val="00C87910"/>
    <w:rsid w:val="00C92ED9"/>
    <w:rsid w:val="00C942AE"/>
    <w:rsid w:val="00C94328"/>
    <w:rsid w:val="00C94A12"/>
    <w:rsid w:val="00C9506B"/>
    <w:rsid w:val="00CA1845"/>
    <w:rsid w:val="00CA1E0C"/>
    <w:rsid w:val="00CA1E27"/>
    <w:rsid w:val="00CA2981"/>
    <w:rsid w:val="00CA29F3"/>
    <w:rsid w:val="00CA70A7"/>
    <w:rsid w:val="00CA7981"/>
    <w:rsid w:val="00CB2D5A"/>
    <w:rsid w:val="00CB2DC1"/>
    <w:rsid w:val="00CB5B16"/>
    <w:rsid w:val="00CC2E7E"/>
    <w:rsid w:val="00CC5CD5"/>
    <w:rsid w:val="00CC7627"/>
    <w:rsid w:val="00CD638D"/>
    <w:rsid w:val="00CD7462"/>
    <w:rsid w:val="00CD7DFE"/>
    <w:rsid w:val="00CE1BFD"/>
    <w:rsid w:val="00CE4256"/>
    <w:rsid w:val="00CE736C"/>
    <w:rsid w:val="00CE7453"/>
    <w:rsid w:val="00CF0DF1"/>
    <w:rsid w:val="00CF24B3"/>
    <w:rsid w:val="00CF32FC"/>
    <w:rsid w:val="00CF335A"/>
    <w:rsid w:val="00CF4586"/>
    <w:rsid w:val="00CF6666"/>
    <w:rsid w:val="00CF7E88"/>
    <w:rsid w:val="00D00853"/>
    <w:rsid w:val="00D032AC"/>
    <w:rsid w:val="00D074B9"/>
    <w:rsid w:val="00D108A6"/>
    <w:rsid w:val="00D12A34"/>
    <w:rsid w:val="00D2134A"/>
    <w:rsid w:val="00D224FA"/>
    <w:rsid w:val="00D22625"/>
    <w:rsid w:val="00D234EF"/>
    <w:rsid w:val="00D24888"/>
    <w:rsid w:val="00D249BE"/>
    <w:rsid w:val="00D26135"/>
    <w:rsid w:val="00D2726A"/>
    <w:rsid w:val="00D31997"/>
    <w:rsid w:val="00D35747"/>
    <w:rsid w:val="00D41916"/>
    <w:rsid w:val="00D434EE"/>
    <w:rsid w:val="00D50DEB"/>
    <w:rsid w:val="00D50FB4"/>
    <w:rsid w:val="00D54D6E"/>
    <w:rsid w:val="00D553AA"/>
    <w:rsid w:val="00D55C32"/>
    <w:rsid w:val="00D62F31"/>
    <w:rsid w:val="00D66040"/>
    <w:rsid w:val="00D6690D"/>
    <w:rsid w:val="00D677C8"/>
    <w:rsid w:val="00D705DD"/>
    <w:rsid w:val="00D706E7"/>
    <w:rsid w:val="00D7090A"/>
    <w:rsid w:val="00D7338F"/>
    <w:rsid w:val="00D76BF5"/>
    <w:rsid w:val="00D776A1"/>
    <w:rsid w:val="00D77C62"/>
    <w:rsid w:val="00D804D2"/>
    <w:rsid w:val="00D84B2D"/>
    <w:rsid w:val="00D86DAB"/>
    <w:rsid w:val="00D90CB3"/>
    <w:rsid w:val="00D92799"/>
    <w:rsid w:val="00D94978"/>
    <w:rsid w:val="00D97B2C"/>
    <w:rsid w:val="00DA2697"/>
    <w:rsid w:val="00DA4229"/>
    <w:rsid w:val="00DA781F"/>
    <w:rsid w:val="00DB6C9E"/>
    <w:rsid w:val="00DC0DED"/>
    <w:rsid w:val="00DC22DF"/>
    <w:rsid w:val="00DD0ADE"/>
    <w:rsid w:val="00DD3A14"/>
    <w:rsid w:val="00DD5875"/>
    <w:rsid w:val="00DD5EC7"/>
    <w:rsid w:val="00DE0EAC"/>
    <w:rsid w:val="00DE2124"/>
    <w:rsid w:val="00DE2620"/>
    <w:rsid w:val="00DE2636"/>
    <w:rsid w:val="00DE2F42"/>
    <w:rsid w:val="00DE71F2"/>
    <w:rsid w:val="00DF095B"/>
    <w:rsid w:val="00DF4C6E"/>
    <w:rsid w:val="00DF777E"/>
    <w:rsid w:val="00DF7C0A"/>
    <w:rsid w:val="00DF7EC0"/>
    <w:rsid w:val="00E00145"/>
    <w:rsid w:val="00E00DE1"/>
    <w:rsid w:val="00E015DF"/>
    <w:rsid w:val="00E02BE0"/>
    <w:rsid w:val="00E10341"/>
    <w:rsid w:val="00E16215"/>
    <w:rsid w:val="00E17A5F"/>
    <w:rsid w:val="00E2232E"/>
    <w:rsid w:val="00E23BA5"/>
    <w:rsid w:val="00E24C3E"/>
    <w:rsid w:val="00E2683B"/>
    <w:rsid w:val="00E31E08"/>
    <w:rsid w:val="00E31EC5"/>
    <w:rsid w:val="00E3508B"/>
    <w:rsid w:val="00E41538"/>
    <w:rsid w:val="00E44371"/>
    <w:rsid w:val="00E4450F"/>
    <w:rsid w:val="00E46A7D"/>
    <w:rsid w:val="00E47360"/>
    <w:rsid w:val="00E47491"/>
    <w:rsid w:val="00E50CD4"/>
    <w:rsid w:val="00E55DA7"/>
    <w:rsid w:val="00E61B0E"/>
    <w:rsid w:val="00E63ADE"/>
    <w:rsid w:val="00E708ED"/>
    <w:rsid w:val="00E74AD5"/>
    <w:rsid w:val="00E82A32"/>
    <w:rsid w:val="00E859AD"/>
    <w:rsid w:val="00E90F72"/>
    <w:rsid w:val="00E910A4"/>
    <w:rsid w:val="00E923AB"/>
    <w:rsid w:val="00E94AAD"/>
    <w:rsid w:val="00E96581"/>
    <w:rsid w:val="00EA0CF7"/>
    <w:rsid w:val="00EA268A"/>
    <w:rsid w:val="00EA409A"/>
    <w:rsid w:val="00EA5A2A"/>
    <w:rsid w:val="00EA688D"/>
    <w:rsid w:val="00EB0795"/>
    <w:rsid w:val="00EB09C3"/>
    <w:rsid w:val="00EB2353"/>
    <w:rsid w:val="00EB525B"/>
    <w:rsid w:val="00EB733D"/>
    <w:rsid w:val="00EC0221"/>
    <w:rsid w:val="00EC06BD"/>
    <w:rsid w:val="00EC2609"/>
    <w:rsid w:val="00EC475D"/>
    <w:rsid w:val="00ED62C3"/>
    <w:rsid w:val="00EE0459"/>
    <w:rsid w:val="00EE3268"/>
    <w:rsid w:val="00EE338B"/>
    <w:rsid w:val="00EE4266"/>
    <w:rsid w:val="00EE4C73"/>
    <w:rsid w:val="00EE60D3"/>
    <w:rsid w:val="00EF7274"/>
    <w:rsid w:val="00F03265"/>
    <w:rsid w:val="00F04018"/>
    <w:rsid w:val="00F07E76"/>
    <w:rsid w:val="00F111AD"/>
    <w:rsid w:val="00F116E6"/>
    <w:rsid w:val="00F12413"/>
    <w:rsid w:val="00F13BB1"/>
    <w:rsid w:val="00F16DF8"/>
    <w:rsid w:val="00F24976"/>
    <w:rsid w:val="00F2731A"/>
    <w:rsid w:val="00F35EB3"/>
    <w:rsid w:val="00F40842"/>
    <w:rsid w:val="00F42296"/>
    <w:rsid w:val="00F43905"/>
    <w:rsid w:val="00F4431E"/>
    <w:rsid w:val="00F449F4"/>
    <w:rsid w:val="00F45CA6"/>
    <w:rsid w:val="00F4670F"/>
    <w:rsid w:val="00F46AF2"/>
    <w:rsid w:val="00F503C1"/>
    <w:rsid w:val="00F531FB"/>
    <w:rsid w:val="00F55EC0"/>
    <w:rsid w:val="00F55F2C"/>
    <w:rsid w:val="00F61FAC"/>
    <w:rsid w:val="00F65DC2"/>
    <w:rsid w:val="00F66364"/>
    <w:rsid w:val="00F72152"/>
    <w:rsid w:val="00F73544"/>
    <w:rsid w:val="00F75CFF"/>
    <w:rsid w:val="00F77D89"/>
    <w:rsid w:val="00F81F82"/>
    <w:rsid w:val="00F83E42"/>
    <w:rsid w:val="00F83F73"/>
    <w:rsid w:val="00F8665F"/>
    <w:rsid w:val="00F86758"/>
    <w:rsid w:val="00F87788"/>
    <w:rsid w:val="00F90168"/>
    <w:rsid w:val="00F91DE8"/>
    <w:rsid w:val="00FA08EC"/>
    <w:rsid w:val="00FA476B"/>
    <w:rsid w:val="00FA5E01"/>
    <w:rsid w:val="00FB32FF"/>
    <w:rsid w:val="00FB5BAA"/>
    <w:rsid w:val="00FB7045"/>
    <w:rsid w:val="00FB783B"/>
    <w:rsid w:val="00FC18C4"/>
    <w:rsid w:val="00FC38D6"/>
    <w:rsid w:val="00FC788B"/>
    <w:rsid w:val="00FD176F"/>
    <w:rsid w:val="00FD6FAE"/>
    <w:rsid w:val="00FF34B4"/>
    <w:rsid w:val="00FF72B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F5F108"/>
  <w15:chartTrackingRefBased/>
  <w15:docId w15:val="{24A1CF3C-34A6-4425-A44F-4C27F3BCCE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937F7"/>
    <w:pPr>
      <w:spacing w:after="0"/>
      <w:jc w:val="both"/>
    </w:pPr>
    <w:rPr>
      <w:rFonts w:ascii="Arial" w:hAnsi="Arial"/>
    </w:rPr>
  </w:style>
  <w:style w:type="paragraph" w:styleId="Heading1">
    <w:name w:val="heading 1"/>
    <w:aliases w:val="Judul Bab"/>
    <w:basedOn w:val="Normal"/>
    <w:next w:val="Normal"/>
    <w:link w:val="Heading1Char"/>
    <w:uiPriority w:val="9"/>
    <w:qFormat/>
    <w:rsid w:val="004A1539"/>
    <w:pPr>
      <w:keepNext/>
      <w:keepLines/>
      <w:spacing w:line="960" w:lineRule="auto"/>
      <w:jc w:val="center"/>
      <w:outlineLvl w:val="0"/>
    </w:pPr>
    <w:rPr>
      <w:rFonts w:eastAsiaTheme="majorEastAsia" w:cstheme="majorBidi"/>
      <w:b/>
      <w:sz w:val="26"/>
      <w:szCs w:val="32"/>
      <w:lang w:val="en-US"/>
    </w:rPr>
  </w:style>
  <w:style w:type="paragraph" w:styleId="Heading2">
    <w:name w:val="heading 2"/>
    <w:aliases w:val="Sub Bab 1"/>
    <w:basedOn w:val="Normal"/>
    <w:next w:val="Normal"/>
    <w:link w:val="Heading2Char"/>
    <w:uiPriority w:val="9"/>
    <w:unhideWhenUsed/>
    <w:qFormat/>
    <w:rsid w:val="006209D9"/>
    <w:pPr>
      <w:keepNext/>
      <w:keepLines/>
      <w:spacing w:line="720" w:lineRule="auto"/>
      <w:outlineLvl w:val="1"/>
    </w:pPr>
    <w:rPr>
      <w:rFonts w:eastAsiaTheme="majorEastAsia" w:cstheme="majorBidi"/>
      <w:b/>
      <w:szCs w:val="26"/>
    </w:rPr>
  </w:style>
  <w:style w:type="paragraph" w:styleId="Heading3">
    <w:name w:val="heading 3"/>
    <w:aliases w:val="Sub Bab 2"/>
    <w:basedOn w:val="Normal"/>
    <w:next w:val="Normal"/>
    <w:link w:val="Heading3Char"/>
    <w:uiPriority w:val="9"/>
    <w:unhideWhenUsed/>
    <w:qFormat/>
    <w:rsid w:val="00CA70A7"/>
    <w:pPr>
      <w:keepNext/>
      <w:keepLines/>
      <w:outlineLvl w:val="2"/>
    </w:pPr>
    <w:rPr>
      <w:rFonts w:eastAsiaTheme="majorEastAsia" w:cstheme="majorBidi"/>
      <w:b/>
      <w:szCs w:val="24"/>
    </w:rPr>
  </w:style>
  <w:style w:type="paragraph" w:styleId="Heading4">
    <w:name w:val="heading 4"/>
    <w:aliases w:val="Sub bab 3"/>
    <w:basedOn w:val="Normal"/>
    <w:next w:val="Normal"/>
    <w:link w:val="Heading4Char"/>
    <w:uiPriority w:val="9"/>
    <w:unhideWhenUsed/>
    <w:qFormat/>
    <w:rsid w:val="00EA268A"/>
    <w:pPr>
      <w:keepNext/>
      <w:keepLines/>
      <w:spacing w:before="40" w:after="24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4A1539"/>
    <w:rPr>
      <w:rFonts w:ascii="Arial" w:eastAsiaTheme="majorEastAsia" w:hAnsi="Arial" w:cstheme="majorBidi"/>
      <w:b/>
      <w:sz w:val="26"/>
      <w:szCs w:val="32"/>
      <w:lang w:val="en-US"/>
    </w:rPr>
  </w:style>
  <w:style w:type="character" w:customStyle="1" w:styleId="Heading2Char">
    <w:name w:val="Heading 2 Char"/>
    <w:aliases w:val="Sub Bab 1 Char"/>
    <w:basedOn w:val="DefaultParagraphFont"/>
    <w:link w:val="Heading2"/>
    <w:uiPriority w:val="9"/>
    <w:rsid w:val="006209D9"/>
    <w:rPr>
      <w:rFonts w:ascii="Arial" w:eastAsiaTheme="majorEastAsia" w:hAnsi="Arial" w:cstheme="majorBidi"/>
      <w:b/>
      <w:szCs w:val="26"/>
    </w:rPr>
  </w:style>
  <w:style w:type="character" w:customStyle="1" w:styleId="Heading3Char">
    <w:name w:val="Heading 3 Char"/>
    <w:aliases w:val="Sub Bab 2 Char"/>
    <w:basedOn w:val="DefaultParagraphFont"/>
    <w:link w:val="Heading3"/>
    <w:uiPriority w:val="9"/>
    <w:rsid w:val="00CA70A7"/>
    <w:rPr>
      <w:rFonts w:ascii="Arial" w:eastAsiaTheme="majorEastAsia" w:hAnsi="Arial" w:cstheme="majorBidi"/>
      <w:b/>
      <w:szCs w:val="24"/>
    </w:rPr>
  </w:style>
  <w:style w:type="character" w:customStyle="1" w:styleId="Heading4Char">
    <w:name w:val="Heading 4 Char"/>
    <w:aliases w:val="Sub bab 3 Char"/>
    <w:basedOn w:val="DefaultParagraphFont"/>
    <w:link w:val="Heading4"/>
    <w:uiPriority w:val="9"/>
    <w:rsid w:val="00EA268A"/>
    <w:rPr>
      <w:rFonts w:ascii="Arial" w:eastAsiaTheme="majorEastAsia" w:hAnsi="Arial" w:cstheme="majorBidi"/>
      <w:b/>
      <w:iCs/>
    </w:rPr>
  </w:style>
  <w:style w:type="table" w:styleId="TableGrid">
    <w:name w:val="Table Grid"/>
    <w:basedOn w:val="TableNormal"/>
    <w:uiPriority w:val="39"/>
    <w:rsid w:val="00A359C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36D15"/>
    <w:rPr>
      <w:color w:val="0000FF"/>
      <w:u w:val="single"/>
    </w:rPr>
  </w:style>
  <w:style w:type="paragraph" w:styleId="ListParagraph">
    <w:name w:val="List Paragraph"/>
    <w:basedOn w:val="Normal"/>
    <w:uiPriority w:val="34"/>
    <w:qFormat/>
    <w:rsid w:val="00711B83"/>
    <w:pPr>
      <w:spacing w:line="480" w:lineRule="auto"/>
      <w:ind w:left="624"/>
      <w:contextualSpacing/>
      <w:jc w:val="left"/>
    </w:pPr>
    <w:rPr>
      <w:rFonts w:eastAsia="Calibri" w:cs="Arial"/>
      <w:szCs w:val="20"/>
      <w:lang w:val="en-US"/>
    </w:rPr>
  </w:style>
  <w:style w:type="paragraph" w:styleId="BalloonText">
    <w:name w:val="Balloon Text"/>
    <w:basedOn w:val="Normal"/>
    <w:link w:val="BalloonTextChar"/>
    <w:uiPriority w:val="99"/>
    <w:semiHidden/>
    <w:unhideWhenUsed/>
    <w:rsid w:val="0079006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0067"/>
    <w:rPr>
      <w:rFonts w:ascii="Segoe UI" w:hAnsi="Segoe UI" w:cs="Segoe UI"/>
      <w:sz w:val="18"/>
      <w:szCs w:val="18"/>
    </w:rPr>
  </w:style>
  <w:style w:type="character" w:styleId="CommentReference">
    <w:name w:val="annotation reference"/>
    <w:basedOn w:val="DefaultParagraphFont"/>
    <w:uiPriority w:val="99"/>
    <w:semiHidden/>
    <w:unhideWhenUsed/>
    <w:rsid w:val="00E41538"/>
    <w:rPr>
      <w:sz w:val="16"/>
      <w:szCs w:val="16"/>
    </w:rPr>
  </w:style>
  <w:style w:type="paragraph" w:styleId="CommentText">
    <w:name w:val="annotation text"/>
    <w:basedOn w:val="Normal"/>
    <w:link w:val="CommentTextChar"/>
    <w:uiPriority w:val="99"/>
    <w:semiHidden/>
    <w:unhideWhenUsed/>
    <w:rsid w:val="00E41538"/>
    <w:pPr>
      <w:spacing w:line="240" w:lineRule="auto"/>
    </w:pPr>
    <w:rPr>
      <w:sz w:val="20"/>
      <w:szCs w:val="20"/>
    </w:rPr>
  </w:style>
  <w:style w:type="character" w:customStyle="1" w:styleId="CommentTextChar">
    <w:name w:val="Comment Text Char"/>
    <w:basedOn w:val="DefaultParagraphFont"/>
    <w:link w:val="CommentText"/>
    <w:uiPriority w:val="99"/>
    <w:semiHidden/>
    <w:rsid w:val="00E41538"/>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41538"/>
    <w:rPr>
      <w:b/>
      <w:bCs/>
    </w:rPr>
  </w:style>
  <w:style w:type="character" w:customStyle="1" w:styleId="CommentSubjectChar">
    <w:name w:val="Comment Subject Char"/>
    <w:basedOn w:val="CommentTextChar"/>
    <w:link w:val="CommentSubject"/>
    <w:uiPriority w:val="99"/>
    <w:semiHidden/>
    <w:rsid w:val="00E41538"/>
    <w:rPr>
      <w:rFonts w:ascii="Arial" w:hAnsi="Arial"/>
      <w:b/>
      <w:bCs/>
      <w:sz w:val="20"/>
      <w:szCs w:val="20"/>
    </w:rPr>
  </w:style>
  <w:style w:type="paragraph" w:customStyle="1" w:styleId="TableParagraph">
    <w:name w:val="Table Paragraph"/>
    <w:basedOn w:val="Normal"/>
    <w:uiPriority w:val="1"/>
    <w:rsid w:val="00DF095B"/>
    <w:pPr>
      <w:widowControl w:val="0"/>
      <w:autoSpaceDE w:val="0"/>
      <w:autoSpaceDN w:val="0"/>
      <w:spacing w:line="240" w:lineRule="auto"/>
      <w:jc w:val="left"/>
    </w:pPr>
    <w:rPr>
      <w:rFonts w:eastAsia="Arial" w:cs="Arial"/>
      <w:lang w:val="en-US" w:bidi="en-US"/>
    </w:rPr>
  </w:style>
  <w:style w:type="paragraph" w:styleId="Caption">
    <w:name w:val="caption"/>
    <w:aliases w:val="Gambar dan Tabel"/>
    <w:basedOn w:val="Normal"/>
    <w:next w:val="Normal"/>
    <w:uiPriority w:val="35"/>
    <w:unhideWhenUsed/>
    <w:qFormat/>
    <w:rsid w:val="0072679F"/>
    <w:pPr>
      <w:spacing w:after="200" w:line="240" w:lineRule="auto"/>
    </w:pPr>
    <w:rPr>
      <w:iCs/>
      <w:szCs w:val="18"/>
    </w:rPr>
  </w:style>
  <w:style w:type="character" w:styleId="Emphasis">
    <w:name w:val="Emphasis"/>
    <w:basedOn w:val="DefaultParagraphFont"/>
    <w:uiPriority w:val="20"/>
    <w:qFormat/>
    <w:rsid w:val="0072679F"/>
    <w:rPr>
      <w:i/>
      <w:iCs/>
    </w:rPr>
  </w:style>
  <w:style w:type="paragraph" w:styleId="Bibliography">
    <w:name w:val="Bibliography"/>
    <w:basedOn w:val="Normal"/>
    <w:next w:val="Normal"/>
    <w:uiPriority w:val="37"/>
    <w:unhideWhenUsed/>
    <w:rsid w:val="00D7338F"/>
    <w:pPr>
      <w:spacing w:line="480" w:lineRule="auto"/>
      <w:ind w:left="720" w:hanging="720"/>
    </w:pPr>
  </w:style>
  <w:style w:type="paragraph" w:styleId="Header">
    <w:name w:val="header"/>
    <w:basedOn w:val="Normal"/>
    <w:link w:val="HeaderChar"/>
    <w:uiPriority w:val="99"/>
    <w:unhideWhenUsed/>
    <w:rsid w:val="008A1DE5"/>
    <w:pPr>
      <w:tabs>
        <w:tab w:val="center" w:pos="4680"/>
        <w:tab w:val="right" w:pos="9360"/>
      </w:tabs>
      <w:spacing w:line="240" w:lineRule="auto"/>
    </w:pPr>
  </w:style>
  <w:style w:type="character" w:customStyle="1" w:styleId="HeaderChar">
    <w:name w:val="Header Char"/>
    <w:basedOn w:val="DefaultParagraphFont"/>
    <w:link w:val="Header"/>
    <w:uiPriority w:val="99"/>
    <w:rsid w:val="008A1DE5"/>
    <w:rPr>
      <w:rFonts w:ascii="Arial" w:hAnsi="Arial"/>
    </w:rPr>
  </w:style>
  <w:style w:type="paragraph" w:styleId="Footer">
    <w:name w:val="footer"/>
    <w:basedOn w:val="Normal"/>
    <w:link w:val="FooterChar"/>
    <w:uiPriority w:val="99"/>
    <w:unhideWhenUsed/>
    <w:rsid w:val="008A1DE5"/>
    <w:pPr>
      <w:tabs>
        <w:tab w:val="center" w:pos="4680"/>
        <w:tab w:val="right" w:pos="9360"/>
      </w:tabs>
      <w:spacing w:line="240" w:lineRule="auto"/>
    </w:pPr>
  </w:style>
  <w:style w:type="character" w:customStyle="1" w:styleId="FooterChar">
    <w:name w:val="Footer Char"/>
    <w:basedOn w:val="DefaultParagraphFont"/>
    <w:link w:val="Footer"/>
    <w:uiPriority w:val="99"/>
    <w:rsid w:val="008A1DE5"/>
    <w:rPr>
      <w:rFonts w:ascii="Arial" w:hAnsi="Arial"/>
    </w:rPr>
  </w:style>
  <w:style w:type="paragraph" w:styleId="TableofFigures">
    <w:name w:val="table of figures"/>
    <w:basedOn w:val="Normal"/>
    <w:next w:val="Normal"/>
    <w:uiPriority w:val="99"/>
    <w:unhideWhenUsed/>
    <w:rsid w:val="002A42DC"/>
    <w:pPr>
      <w:spacing w:line="240" w:lineRule="auto"/>
    </w:pPr>
  </w:style>
  <w:style w:type="paragraph" w:styleId="TOCHeading">
    <w:name w:val="TOC Heading"/>
    <w:aliases w:val="Daftar ISi Heading"/>
    <w:basedOn w:val="Heading1"/>
    <w:next w:val="Normal"/>
    <w:uiPriority w:val="39"/>
    <w:unhideWhenUsed/>
    <w:qFormat/>
    <w:rsid w:val="00011808"/>
    <w:pPr>
      <w:spacing w:before="240" w:line="288" w:lineRule="auto"/>
      <w:jc w:val="left"/>
      <w:outlineLvl w:val="9"/>
    </w:pPr>
    <w:rPr>
      <w:sz w:val="22"/>
    </w:rPr>
  </w:style>
  <w:style w:type="paragraph" w:styleId="TOC1">
    <w:name w:val="toc 1"/>
    <w:basedOn w:val="Normal"/>
    <w:next w:val="Normal"/>
    <w:autoRedefine/>
    <w:uiPriority w:val="39"/>
    <w:unhideWhenUsed/>
    <w:rsid w:val="00EA268A"/>
    <w:pPr>
      <w:tabs>
        <w:tab w:val="left" w:pos="360"/>
        <w:tab w:val="right" w:leader="dot" w:pos="7927"/>
      </w:tabs>
      <w:spacing w:before="240" w:after="240" w:line="240" w:lineRule="auto"/>
    </w:pPr>
    <w:rPr>
      <w:b/>
    </w:rPr>
  </w:style>
  <w:style w:type="paragraph" w:styleId="TOC2">
    <w:name w:val="toc 2"/>
    <w:basedOn w:val="Normal"/>
    <w:next w:val="Normal"/>
    <w:autoRedefine/>
    <w:uiPriority w:val="39"/>
    <w:unhideWhenUsed/>
    <w:rsid w:val="00043D7C"/>
    <w:pPr>
      <w:tabs>
        <w:tab w:val="left" w:pos="900"/>
        <w:tab w:val="right" w:leader="dot" w:pos="7927"/>
      </w:tabs>
      <w:spacing w:line="240" w:lineRule="auto"/>
      <w:ind w:left="216" w:firstLine="144"/>
    </w:pPr>
  </w:style>
  <w:style w:type="paragraph" w:styleId="TOC3">
    <w:name w:val="toc 3"/>
    <w:basedOn w:val="Normal"/>
    <w:next w:val="Normal"/>
    <w:autoRedefine/>
    <w:uiPriority w:val="39"/>
    <w:unhideWhenUsed/>
    <w:rsid w:val="003011EC"/>
    <w:pPr>
      <w:tabs>
        <w:tab w:val="left" w:pos="1620"/>
        <w:tab w:val="right" w:leader="dot" w:pos="7927"/>
      </w:tabs>
      <w:spacing w:line="240" w:lineRule="auto"/>
      <w:ind w:left="446" w:firstLine="461"/>
    </w:pPr>
  </w:style>
  <w:style w:type="paragraph" w:styleId="Title">
    <w:name w:val="Title"/>
    <w:aliases w:val="Heading3"/>
    <w:basedOn w:val="Normal"/>
    <w:next w:val="Normal"/>
    <w:link w:val="TitleChar"/>
    <w:uiPriority w:val="10"/>
    <w:qFormat/>
    <w:rsid w:val="00583AEA"/>
    <w:pPr>
      <w:spacing w:line="240" w:lineRule="auto"/>
      <w:contextualSpacing/>
      <w:jc w:val="left"/>
    </w:pPr>
    <w:rPr>
      <w:rFonts w:eastAsiaTheme="majorEastAsia" w:cstheme="majorBidi"/>
      <w:b/>
      <w:spacing w:val="-10"/>
      <w:kern w:val="28"/>
      <w:szCs w:val="56"/>
      <w:lang w:val="en-US"/>
    </w:rPr>
  </w:style>
  <w:style w:type="character" w:customStyle="1" w:styleId="TitleChar">
    <w:name w:val="Title Char"/>
    <w:aliases w:val="Heading3 Char"/>
    <w:basedOn w:val="DefaultParagraphFont"/>
    <w:link w:val="Title"/>
    <w:uiPriority w:val="10"/>
    <w:rsid w:val="00583AEA"/>
    <w:rPr>
      <w:rFonts w:ascii="Arial" w:eastAsiaTheme="majorEastAsia" w:hAnsi="Arial" w:cstheme="majorBidi"/>
      <w:b/>
      <w:spacing w:val="-10"/>
      <w:kern w:val="28"/>
      <w:szCs w:val="56"/>
      <w:lang w:val="en-US"/>
    </w:rPr>
  </w:style>
  <w:style w:type="paragraph" w:styleId="BodyText">
    <w:name w:val="Body Text"/>
    <w:aliases w:val="ISI paragraf"/>
    <w:basedOn w:val="Normal"/>
    <w:link w:val="BodyTextChar"/>
    <w:uiPriority w:val="1"/>
    <w:qFormat/>
    <w:rsid w:val="00711B83"/>
    <w:pPr>
      <w:widowControl w:val="0"/>
      <w:autoSpaceDE w:val="0"/>
      <w:autoSpaceDN w:val="0"/>
      <w:spacing w:after="120" w:line="480" w:lineRule="auto"/>
      <w:ind w:firstLine="567"/>
    </w:pPr>
    <w:rPr>
      <w:rFonts w:eastAsia="Arial" w:cs="Arial"/>
      <w:lang w:val="en-US" w:bidi="en-US"/>
    </w:rPr>
  </w:style>
  <w:style w:type="character" w:customStyle="1" w:styleId="BodyTextChar">
    <w:name w:val="Body Text Char"/>
    <w:aliases w:val="ISI paragraf Char"/>
    <w:basedOn w:val="DefaultParagraphFont"/>
    <w:link w:val="BodyText"/>
    <w:uiPriority w:val="1"/>
    <w:rsid w:val="00711B83"/>
    <w:rPr>
      <w:rFonts w:ascii="Arial" w:eastAsia="Arial" w:hAnsi="Arial" w:cs="Arial"/>
      <w:lang w:val="en-US" w:bidi="en-US"/>
    </w:rPr>
  </w:style>
  <w:style w:type="character" w:styleId="PlaceholderText">
    <w:name w:val="Placeholder Text"/>
    <w:basedOn w:val="DefaultParagraphFont"/>
    <w:uiPriority w:val="99"/>
    <w:semiHidden/>
    <w:rsid w:val="003B488D"/>
    <w:rPr>
      <w:color w:val="808080"/>
    </w:rPr>
  </w:style>
  <w:style w:type="character" w:styleId="Strong">
    <w:name w:val="Strong"/>
    <w:basedOn w:val="DefaultParagraphFont"/>
    <w:uiPriority w:val="22"/>
    <w:qFormat/>
    <w:rsid w:val="008073CB"/>
    <w:rPr>
      <w:b/>
      <w:bCs/>
    </w:rPr>
  </w:style>
  <w:style w:type="paragraph" w:styleId="Revision">
    <w:name w:val="Revision"/>
    <w:hidden/>
    <w:uiPriority w:val="99"/>
    <w:semiHidden/>
    <w:rsid w:val="00DE71F2"/>
    <w:pPr>
      <w:spacing w:after="0" w:line="240" w:lineRule="auto"/>
    </w:pPr>
    <w:rPr>
      <w:rFonts w:ascii="Arial" w:hAnsi="Arial"/>
    </w:rPr>
  </w:style>
  <w:style w:type="character" w:customStyle="1" w:styleId="UnresolvedMention1">
    <w:name w:val="Unresolved Mention1"/>
    <w:basedOn w:val="DefaultParagraphFont"/>
    <w:uiPriority w:val="99"/>
    <w:semiHidden/>
    <w:unhideWhenUsed/>
    <w:rsid w:val="00FD176F"/>
    <w:rPr>
      <w:color w:val="605E5C"/>
      <w:shd w:val="clear" w:color="auto" w:fill="E1DFDD"/>
    </w:rPr>
  </w:style>
  <w:style w:type="paragraph" w:styleId="Subtitle">
    <w:name w:val="Subtitle"/>
    <w:aliases w:val="Judul skripsi"/>
    <w:basedOn w:val="Normal"/>
    <w:next w:val="Normal"/>
    <w:link w:val="SubtitleChar"/>
    <w:uiPriority w:val="11"/>
    <w:qFormat/>
    <w:rsid w:val="006B68A6"/>
    <w:pPr>
      <w:numPr>
        <w:ilvl w:val="1"/>
      </w:numPr>
      <w:spacing w:line="240" w:lineRule="auto"/>
      <w:jc w:val="center"/>
    </w:pPr>
    <w:rPr>
      <w:rFonts w:eastAsiaTheme="minorEastAsia"/>
      <w:b/>
      <w:color w:val="5A5A5A" w:themeColor="text1" w:themeTint="A5"/>
      <w:spacing w:val="15"/>
      <w:sz w:val="26"/>
    </w:rPr>
  </w:style>
  <w:style w:type="character" w:customStyle="1" w:styleId="SubtitleChar">
    <w:name w:val="Subtitle Char"/>
    <w:aliases w:val="Judul skripsi Char"/>
    <w:basedOn w:val="DefaultParagraphFont"/>
    <w:link w:val="Subtitle"/>
    <w:uiPriority w:val="11"/>
    <w:rsid w:val="006B68A6"/>
    <w:rPr>
      <w:rFonts w:ascii="Arial" w:eastAsiaTheme="minorEastAsia" w:hAnsi="Arial"/>
      <w:b/>
      <w:color w:val="5A5A5A" w:themeColor="text1" w:themeTint="A5"/>
      <w:spacing w:val="15"/>
      <w:sz w:val="26"/>
    </w:rPr>
  </w:style>
  <w:style w:type="numbering" w:customStyle="1" w:styleId="NoList1">
    <w:name w:val="No List1"/>
    <w:next w:val="NoList"/>
    <w:uiPriority w:val="99"/>
    <w:semiHidden/>
    <w:unhideWhenUsed/>
    <w:rsid w:val="00B967F5"/>
  </w:style>
  <w:style w:type="paragraph" w:styleId="NoSpacing">
    <w:name w:val="No Spacing"/>
    <w:uiPriority w:val="1"/>
    <w:qFormat/>
    <w:rsid w:val="00B967F5"/>
    <w:pPr>
      <w:spacing w:after="0" w:line="240" w:lineRule="auto"/>
    </w:pPr>
    <w:rPr>
      <w:rFonts w:ascii="Calibri" w:eastAsia="Calibri" w:hAnsi="Calibri" w:cs="Times New Roman"/>
      <w:lang w:val="id-ID"/>
    </w:rPr>
  </w:style>
  <w:style w:type="table" w:customStyle="1" w:styleId="TableGrid1">
    <w:name w:val="Table Grid1"/>
    <w:basedOn w:val="TableNormal"/>
    <w:next w:val="TableGrid"/>
    <w:uiPriority w:val="59"/>
    <w:rsid w:val="00B967F5"/>
    <w:pPr>
      <w:spacing w:after="0" w:line="240" w:lineRule="auto"/>
    </w:pPr>
    <w:rPr>
      <w:rFonts w:ascii="Calibri" w:eastAsia="Calibri" w:hAnsi="Calibri" w:cs="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967F5"/>
    <w:pPr>
      <w:autoSpaceDE w:val="0"/>
      <w:autoSpaceDN w:val="0"/>
      <w:adjustRightInd w:val="0"/>
      <w:spacing w:after="0" w:line="240" w:lineRule="auto"/>
    </w:pPr>
    <w:rPr>
      <w:rFonts w:ascii="Arial" w:eastAsia="Calibri" w:hAnsi="Arial" w:cs="Arial"/>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68620">
      <w:bodyDiv w:val="1"/>
      <w:marLeft w:val="0"/>
      <w:marRight w:val="0"/>
      <w:marTop w:val="0"/>
      <w:marBottom w:val="0"/>
      <w:divBdr>
        <w:top w:val="none" w:sz="0" w:space="0" w:color="auto"/>
        <w:left w:val="none" w:sz="0" w:space="0" w:color="auto"/>
        <w:bottom w:val="none" w:sz="0" w:space="0" w:color="auto"/>
        <w:right w:val="none" w:sz="0" w:space="0" w:color="auto"/>
      </w:divBdr>
    </w:div>
    <w:div w:id="110168079">
      <w:bodyDiv w:val="1"/>
      <w:marLeft w:val="0"/>
      <w:marRight w:val="0"/>
      <w:marTop w:val="0"/>
      <w:marBottom w:val="0"/>
      <w:divBdr>
        <w:top w:val="none" w:sz="0" w:space="0" w:color="auto"/>
        <w:left w:val="none" w:sz="0" w:space="0" w:color="auto"/>
        <w:bottom w:val="none" w:sz="0" w:space="0" w:color="auto"/>
        <w:right w:val="none" w:sz="0" w:space="0" w:color="auto"/>
      </w:divBdr>
      <w:divsChild>
        <w:div w:id="10572008">
          <w:marLeft w:val="0"/>
          <w:marRight w:val="0"/>
          <w:marTop w:val="0"/>
          <w:marBottom w:val="0"/>
          <w:divBdr>
            <w:top w:val="none" w:sz="0" w:space="0" w:color="auto"/>
            <w:left w:val="none" w:sz="0" w:space="0" w:color="auto"/>
            <w:bottom w:val="none" w:sz="0" w:space="0" w:color="auto"/>
            <w:right w:val="none" w:sz="0" w:space="0" w:color="auto"/>
          </w:divBdr>
        </w:div>
        <w:div w:id="1029914308">
          <w:marLeft w:val="0"/>
          <w:marRight w:val="0"/>
          <w:marTop w:val="0"/>
          <w:marBottom w:val="0"/>
          <w:divBdr>
            <w:top w:val="none" w:sz="0" w:space="0" w:color="auto"/>
            <w:left w:val="none" w:sz="0" w:space="0" w:color="auto"/>
            <w:bottom w:val="none" w:sz="0" w:space="0" w:color="auto"/>
            <w:right w:val="none" w:sz="0" w:space="0" w:color="auto"/>
          </w:divBdr>
        </w:div>
        <w:div w:id="1241326649">
          <w:marLeft w:val="0"/>
          <w:marRight w:val="0"/>
          <w:marTop w:val="0"/>
          <w:marBottom w:val="0"/>
          <w:divBdr>
            <w:top w:val="none" w:sz="0" w:space="0" w:color="auto"/>
            <w:left w:val="none" w:sz="0" w:space="0" w:color="auto"/>
            <w:bottom w:val="none" w:sz="0" w:space="0" w:color="auto"/>
            <w:right w:val="none" w:sz="0" w:space="0" w:color="auto"/>
          </w:divBdr>
        </w:div>
        <w:div w:id="2000376184">
          <w:marLeft w:val="0"/>
          <w:marRight w:val="0"/>
          <w:marTop w:val="0"/>
          <w:marBottom w:val="0"/>
          <w:divBdr>
            <w:top w:val="none" w:sz="0" w:space="0" w:color="auto"/>
            <w:left w:val="none" w:sz="0" w:space="0" w:color="auto"/>
            <w:bottom w:val="none" w:sz="0" w:space="0" w:color="auto"/>
            <w:right w:val="none" w:sz="0" w:space="0" w:color="auto"/>
          </w:divBdr>
        </w:div>
      </w:divsChild>
    </w:div>
    <w:div w:id="184639439">
      <w:bodyDiv w:val="1"/>
      <w:marLeft w:val="0"/>
      <w:marRight w:val="0"/>
      <w:marTop w:val="0"/>
      <w:marBottom w:val="0"/>
      <w:divBdr>
        <w:top w:val="none" w:sz="0" w:space="0" w:color="auto"/>
        <w:left w:val="none" w:sz="0" w:space="0" w:color="auto"/>
        <w:bottom w:val="none" w:sz="0" w:space="0" w:color="auto"/>
        <w:right w:val="none" w:sz="0" w:space="0" w:color="auto"/>
      </w:divBdr>
      <w:divsChild>
        <w:div w:id="33774576">
          <w:marLeft w:val="0"/>
          <w:marRight w:val="0"/>
          <w:marTop w:val="0"/>
          <w:marBottom w:val="0"/>
          <w:divBdr>
            <w:top w:val="none" w:sz="0" w:space="0" w:color="auto"/>
            <w:left w:val="none" w:sz="0" w:space="0" w:color="auto"/>
            <w:bottom w:val="none" w:sz="0" w:space="0" w:color="auto"/>
            <w:right w:val="none" w:sz="0" w:space="0" w:color="auto"/>
          </w:divBdr>
        </w:div>
        <w:div w:id="310254125">
          <w:marLeft w:val="0"/>
          <w:marRight w:val="0"/>
          <w:marTop w:val="0"/>
          <w:marBottom w:val="0"/>
          <w:divBdr>
            <w:top w:val="none" w:sz="0" w:space="0" w:color="auto"/>
            <w:left w:val="none" w:sz="0" w:space="0" w:color="auto"/>
            <w:bottom w:val="none" w:sz="0" w:space="0" w:color="auto"/>
            <w:right w:val="none" w:sz="0" w:space="0" w:color="auto"/>
          </w:divBdr>
        </w:div>
        <w:div w:id="828014527">
          <w:marLeft w:val="0"/>
          <w:marRight w:val="0"/>
          <w:marTop w:val="0"/>
          <w:marBottom w:val="0"/>
          <w:divBdr>
            <w:top w:val="none" w:sz="0" w:space="0" w:color="auto"/>
            <w:left w:val="none" w:sz="0" w:space="0" w:color="auto"/>
            <w:bottom w:val="none" w:sz="0" w:space="0" w:color="auto"/>
            <w:right w:val="none" w:sz="0" w:space="0" w:color="auto"/>
          </w:divBdr>
        </w:div>
        <w:div w:id="963805063">
          <w:marLeft w:val="0"/>
          <w:marRight w:val="0"/>
          <w:marTop w:val="0"/>
          <w:marBottom w:val="0"/>
          <w:divBdr>
            <w:top w:val="none" w:sz="0" w:space="0" w:color="auto"/>
            <w:left w:val="none" w:sz="0" w:space="0" w:color="auto"/>
            <w:bottom w:val="none" w:sz="0" w:space="0" w:color="auto"/>
            <w:right w:val="none" w:sz="0" w:space="0" w:color="auto"/>
          </w:divBdr>
        </w:div>
        <w:div w:id="1863544043">
          <w:marLeft w:val="0"/>
          <w:marRight w:val="0"/>
          <w:marTop w:val="0"/>
          <w:marBottom w:val="0"/>
          <w:divBdr>
            <w:top w:val="none" w:sz="0" w:space="0" w:color="auto"/>
            <w:left w:val="none" w:sz="0" w:space="0" w:color="auto"/>
            <w:bottom w:val="none" w:sz="0" w:space="0" w:color="auto"/>
            <w:right w:val="none" w:sz="0" w:space="0" w:color="auto"/>
          </w:divBdr>
        </w:div>
      </w:divsChild>
    </w:div>
    <w:div w:id="225460268">
      <w:bodyDiv w:val="1"/>
      <w:marLeft w:val="0"/>
      <w:marRight w:val="0"/>
      <w:marTop w:val="0"/>
      <w:marBottom w:val="0"/>
      <w:divBdr>
        <w:top w:val="none" w:sz="0" w:space="0" w:color="auto"/>
        <w:left w:val="none" w:sz="0" w:space="0" w:color="auto"/>
        <w:bottom w:val="none" w:sz="0" w:space="0" w:color="auto"/>
        <w:right w:val="none" w:sz="0" w:space="0" w:color="auto"/>
      </w:divBdr>
    </w:div>
    <w:div w:id="380398216">
      <w:bodyDiv w:val="1"/>
      <w:marLeft w:val="0"/>
      <w:marRight w:val="0"/>
      <w:marTop w:val="0"/>
      <w:marBottom w:val="0"/>
      <w:divBdr>
        <w:top w:val="none" w:sz="0" w:space="0" w:color="auto"/>
        <w:left w:val="none" w:sz="0" w:space="0" w:color="auto"/>
        <w:bottom w:val="none" w:sz="0" w:space="0" w:color="auto"/>
        <w:right w:val="none" w:sz="0" w:space="0" w:color="auto"/>
      </w:divBdr>
    </w:div>
    <w:div w:id="524637947">
      <w:bodyDiv w:val="1"/>
      <w:marLeft w:val="0"/>
      <w:marRight w:val="0"/>
      <w:marTop w:val="0"/>
      <w:marBottom w:val="0"/>
      <w:divBdr>
        <w:top w:val="none" w:sz="0" w:space="0" w:color="auto"/>
        <w:left w:val="none" w:sz="0" w:space="0" w:color="auto"/>
        <w:bottom w:val="none" w:sz="0" w:space="0" w:color="auto"/>
        <w:right w:val="none" w:sz="0" w:space="0" w:color="auto"/>
      </w:divBdr>
    </w:div>
    <w:div w:id="546383058">
      <w:bodyDiv w:val="1"/>
      <w:marLeft w:val="0"/>
      <w:marRight w:val="0"/>
      <w:marTop w:val="0"/>
      <w:marBottom w:val="0"/>
      <w:divBdr>
        <w:top w:val="none" w:sz="0" w:space="0" w:color="auto"/>
        <w:left w:val="none" w:sz="0" w:space="0" w:color="auto"/>
        <w:bottom w:val="none" w:sz="0" w:space="0" w:color="auto"/>
        <w:right w:val="none" w:sz="0" w:space="0" w:color="auto"/>
      </w:divBdr>
    </w:div>
    <w:div w:id="865555636">
      <w:bodyDiv w:val="1"/>
      <w:marLeft w:val="0"/>
      <w:marRight w:val="0"/>
      <w:marTop w:val="0"/>
      <w:marBottom w:val="0"/>
      <w:divBdr>
        <w:top w:val="none" w:sz="0" w:space="0" w:color="auto"/>
        <w:left w:val="none" w:sz="0" w:space="0" w:color="auto"/>
        <w:bottom w:val="none" w:sz="0" w:space="0" w:color="auto"/>
        <w:right w:val="none" w:sz="0" w:space="0" w:color="auto"/>
      </w:divBdr>
    </w:div>
    <w:div w:id="880432998">
      <w:bodyDiv w:val="1"/>
      <w:marLeft w:val="0"/>
      <w:marRight w:val="0"/>
      <w:marTop w:val="0"/>
      <w:marBottom w:val="0"/>
      <w:divBdr>
        <w:top w:val="none" w:sz="0" w:space="0" w:color="auto"/>
        <w:left w:val="none" w:sz="0" w:space="0" w:color="auto"/>
        <w:bottom w:val="none" w:sz="0" w:space="0" w:color="auto"/>
        <w:right w:val="none" w:sz="0" w:space="0" w:color="auto"/>
      </w:divBdr>
    </w:div>
    <w:div w:id="1132404445">
      <w:bodyDiv w:val="1"/>
      <w:marLeft w:val="0"/>
      <w:marRight w:val="0"/>
      <w:marTop w:val="0"/>
      <w:marBottom w:val="0"/>
      <w:divBdr>
        <w:top w:val="none" w:sz="0" w:space="0" w:color="auto"/>
        <w:left w:val="none" w:sz="0" w:space="0" w:color="auto"/>
        <w:bottom w:val="none" w:sz="0" w:space="0" w:color="auto"/>
        <w:right w:val="none" w:sz="0" w:space="0" w:color="auto"/>
      </w:divBdr>
    </w:div>
    <w:div w:id="1276332239">
      <w:bodyDiv w:val="1"/>
      <w:marLeft w:val="0"/>
      <w:marRight w:val="0"/>
      <w:marTop w:val="0"/>
      <w:marBottom w:val="0"/>
      <w:divBdr>
        <w:top w:val="none" w:sz="0" w:space="0" w:color="auto"/>
        <w:left w:val="none" w:sz="0" w:space="0" w:color="auto"/>
        <w:bottom w:val="none" w:sz="0" w:space="0" w:color="auto"/>
        <w:right w:val="none" w:sz="0" w:space="0" w:color="auto"/>
      </w:divBdr>
    </w:div>
    <w:div w:id="1312833828">
      <w:bodyDiv w:val="1"/>
      <w:marLeft w:val="0"/>
      <w:marRight w:val="0"/>
      <w:marTop w:val="0"/>
      <w:marBottom w:val="0"/>
      <w:divBdr>
        <w:top w:val="none" w:sz="0" w:space="0" w:color="auto"/>
        <w:left w:val="none" w:sz="0" w:space="0" w:color="auto"/>
        <w:bottom w:val="none" w:sz="0" w:space="0" w:color="auto"/>
        <w:right w:val="none" w:sz="0" w:space="0" w:color="auto"/>
      </w:divBdr>
      <w:divsChild>
        <w:div w:id="667515394">
          <w:marLeft w:val="0"/>
          <w:marRight w:val="0"/>
          <w:marTop w:val="0"/>
          <w:marBottom w:val="0"/>
          <w:divBdr>
            <w:top w:val="none" w:sz="0" w:space="0" w:color="auto"/>
            <w:left w:val="none" w:sz="0" w:space="0" w:color="auto"/>
            <w:bottom w:val="none" w:sz="0" w:space="0" w:color="auto"/>
            <w:right w:val="none" w:sz="0" w:space="0" w:color="auto"/>
          </w:divBdr>
        </w:div>
        <w:div w:id="1017388285">
          <w:marLeft w:val="0"/>
          <w:marRight w:val="0"/>
          <w:marTop w:val="0"/>
          <w:marBottom w:val="0"/>
          <w:divBdr>
            <w:top w:val="none" w:sz="0" w:space="0" w:color="auto"/>
            <w:left w:val="none" w:sz="0" w:space="0" w:color="auto"/>
            <w:bottom w:val="none" w:sz="0" w:space="0" w:color="auto"/>
            <w:right w:val="none" w:sz="0" w:space="0" w:color="auto"/>
          </w:divBdr>
        </w:div>
        <w:div w:id="1966571315">
          <w:marLeft w:val="0"/>
          <w:marRight w:val="0"/>
          <w:marTop w:val="0"/>
          <w:marBottom w:val="0"/>
          <w:divBdr>
            <w:top w:val="none" w:sz="0" w:space="0" w:color="auto"/>
            <w:left w:val="none" w:sz="0" w:space="0" w:color="auto"/>
            <w:bottom w:val="none" w:sz="0" w:space="0" w:color="auto"/>
            <w:right w:val="none" w:sz="0" w:space="0" w:color="auto"/>
          </w:divBdr>
        </w:div>
        <w:div w:id="1998991808">
          <w:marLeft w:val="0"/>
          <w:marRight w:val="0"/>
          <w:marTop w:val="0"/>
          <w:marBottom w:val="0"/>
          <w:divBdr>
            <w:top w:val="none" w:sz="0" w:space="0" w:color="auto"/>
            <w:left w:val="none" w:sz="0" w:space="0" w:color="auto"/>
            <w:bottom w:val="none" w:sz="0" w:space="0" w:color="auto"/>
            <w:right w:val="none" w:sz="0" w:space="0" w:color="auto"/>
          </w:divBdr>
        </w:div>
      </w:divsChild>
    </w:div>
    <w:div w:id="1399011543">
      <w:bodyDiv w:val="1"/>
      <w:marLeft w:val="0"/>
      <w:marRight w:val="0"/>
      <w:marTop w:val="0"/>
      <w:marBottom w:val="0"/>
      <w:divBdr>
        <w:top w:val="none" w:sz="0" w:space="0" w:color="auto"/>
        <w:left w:val="none" w:sz="0" w:space="0" w:color="auto"/>
        <w:bottom w:val="none" w:sz="0" w:space="0" w:color="auto"/>
        <w:right w:val="none" w:sz="0" w:space="0" w:color="auto"/>
      </w:divBdr>
    </w:div>
    <w:div w:id="1429958590">
      <w:bodyDiv w:val="1"/>
      <w:marLeft w:val="0"/>
      <w:marRight w:val="0"/>
      <w:marTop w:val="0"/>
      <w:marBottom w:val="0"/>
      <w:divBdr>
        <w:top w:val="none" w:sz="0" w:space="0" w:color="auto"/>
        <w:left w:val="none" w:sz="0" w:space="0" w:color="auto"/>
        <w:bottom w:val="none" w:sz="0" w:space="0" w:color="auto"/>
        <w:right w:val="none" w:sz="0" w:space="0" w:color="auto"/>
      </w:divBdr>
    </w:div>
    <w:div w:id="1453281245">
      <w:bodyDiv w:val="1"/>
      <w:marLeft w:val="0"/>
      <w:marRight w:val="0"/>
      <w:marTop w:val="0"/>
      <w:marBottom w:val="0"/>
      <w:divBdr>
        <w:top w:val="none" w:sz="0" w:space="0" w:color="auto"/>
        <w:left w:val="none" w:sz="0" w:space="0" w:color="auto"/>
        <w:bottom w:val="none" w:sz="0" w:space="0" w:color="auto"/>
        <w:right w:val="none" w:sz="0" w:space="0" w:color="auto"/>
      </w:divBdr>
    </w:div>
    <w:div w:id="1502548535">
      <w:bodyDiv w:val="1"/>
      <w:marLeft w:val="0"/>
      <w:marRight w:val="0"/>
      <w:marTop w:val="0"/>
      <w:marBottom w:val="0"/>
      <w:divBdr>
        <w:top w:val="none" w:sz="0" w:space="0" w:color="auto"/>
        <w:left w:val="none" w:sz="0" w:space="0" w:color="auto"/>
        <w:bottom w:val="none" w:sz="0" w:space="0" w:color="auto"/>
        <w:right w:val="none" w:sz="0" w:space="0" w:color="auto"/>
      </w:divBdr>
      <w:divsChild>
        <w:div w:id="18554228">
          <w:marLeft w:val="0"/>
          <w:marRight w:val="0"/>
          <w:marTop w:val="0"/>
          <w:marBottom w:val="0"/>
          <w:divBdr>
            <w:top w:val="none" w:sz="0" w:space="0" w:color="auto"/>
            <w:left w:val="none" w:sz="0" w:space="0" w:color="auto"/>
            <w:bottom w:val="none" w:sz="0" w:space="0" w:color="auto"/>
            <w:right w:val="none" w:sz="0" w:space="0" w:color="auto"/>
          </w:divBdr>
        </w:div>
        <w:div w:id="153182621">
          <w:marLeft w:val="0"/>
          <w:marRight w:val="0"/>
          <w:marTop w:val="0"/>
          <w:marBottom w:val="0"/>
          <w:divBdr>
            <w:top w:val="none" w:sz="0" w:space="0" w:color="auto"/>
            <w:left w:val="none" w:sz="0" w:space="0" w:color="auto"/>
            <w:bottom w:val="none" w:sz="0" w:space="0" w:color="auto"/>
            <w:right w:val="none" w:sz="0" w:space="0" w:color="auto"/>
          </w:divBdr>
        </w:div>
        <w:div w:id="200292388">
          <w:marLeft w:val="0"/>
          <w:marRight w:val="0"/>
          <w:marTop w:val="0"/>
          <w:marBottom w:val="0"/>
          <w:divBdr>
            <w:top w:val="none" w:sz="0" w:space="0" w:color="auto"/>
            <w:left w:val="none" w:sz="0" w:space="0" w:color="auto"/>
            <w:bottom w:val="none" w:sz="0" w:space="0" w:color="auto"/>
            <w:right w:val="none" w:sz="0" w:space="0" w:color="auto"/>
          </w:divBdr>
        </w:div>
        <w:div w:id="254941662">
          <w:marLeft w:val="0"/>
          <w:marRight w:val="0"/>
          <w:marTop w:val="0"/>
          <w:marBottom w:val="0"/>
          <w:divBdr>
            <w:top w:val="none" w:sz="0" w:space="0" w:color="auto"/>
            <w:left w:val="none" w:sz="0" w:space="0" w:color="auto"/>
            <w:bottom w:val="none" w:sz="0" w:space="0" w:color="auto"/>
            <w:right w:val="none" w:sz="0" w:space="0" w:color="auto"/>
          </w:divBdr>
        </w:div>
        <w:div w:id="573467856">
          <w:marLeft w:val="0"/>
          <w:marRight w:val="0"/>
          <w:marTop w:val="0"/>
          <w:marBottom w:val="0"/>
          <w:divBdr>
            <w:top w:val="none" w:sz="0" w:space="0" w:color="auto"/>
            <w:left w:val="none" w:sz="0" w:space="0" w:color="auto"/>
            <w:bottom w:val="none" w:sz="0" w:space="0" w:color="auto"/>
            <w:right w:val="none" w:sz="0" w:space="0" w:color="auto"/>
          </w:divBdr>
        </w:div>
        <w:div w:id="858156831">
          <w:marLeft w:val="0"/>
          <w:marRight w:val="0"/>
          <w:marTop w:val="0"/>
          <w:marBottom w:val="0"/>
          <w:divBdr>
            <w:top w:val="none" w:sz="0" w:space="0" w:color="auto"/>
            <w:left w:val="none" w:sz="0" w:space="0" w:color="auto"/>
            <w:bottom w:val="none" w:sz="0" w:space="0" w:color="auto"/>
            <w:right w:val="none" w:sz="0" w:space="0" w:color="auto"/>
          </w:divBdr>
        </w:div>
        <w:div w:id="928344833">
          <w:marLeft w:val="0"/>
          <w:marRight w:val="0"/>
          <w:marTop w:val="0"/>
          <w:marBottom w:val="0"/>
          <w:divBdr>
            <w:top w:val="none" w:sz="0" w:space="0" w:color="auto"/>
            <w:left w:val="none" w:sz="0" w:space="0" w:color="auto"/>
            <w:bottom w:val="none" w:sz="0" w:space="0" w:color="auto"/>
            <w:right w:val="none" w:sz="0" w:space="0" w:color="auto"/>
          </w:divBdr>
        </w:div>
        <w:div w:id="1194926404">
          <w:marLeft w:val="0"/>
          <w:marRight w:val="0"/>
          <w:marTop w:val="0"/>
          <w:marBottom w:val="0"/>
          <w:divBdr>
            <w:top w:val="none" w:sz="0" w:space="0" w:color="auto"/>
            <w:left w:val="none" w:sz="0" w:space="0" w:color="auto"/>
            <w:bottom w:val="none" w:sz="0" w:space="0" w:color="auto"/>
            <w:right w:val="none" w:sz="0" w:space="0" w:color="auto"/>
          </w:divBdr>
        </w:div>
        <w:div w:id="1334067385">
          <w:marLeft w:val="0"/>
          <w:marRight w:val="0"/>
          <w:marTop w:val="0"/>
          <w:marBottom w:val="0"/>
          <w:divBdr>
            <w:top w:val="none" w:sz="0" w:space="0" w:color="auto"/>
            <w:left w:val="none" w:sz="0" w:space="0" w:color="auto"/>
            <w:bottom w:val="none" w:sz="0" w:space="0" w:color="auto"/>
            <w:right w:val="none" w:sz="0" w:space="0" w:color="auto"/>
          </w:divBdr>
        </w:div>
        <w:div w:id="1644844349">
          <w:marLeft w:val="0"/>
          <w:marRight w:val="0"/>
          <w:marTop w:val="0"/>
          <w:marBottom w:val="0"/>
          <w:divBdr>
            <w:top w:val="none" w:sz="0" w:space="0" w:color="auto"/>
            <w:left w:val="none" w:sz="0" w:space="0" w:color="auto"/>
            <w:bottom w:val="none" w:sz="0" w:space="0" w:color="auto"/>
            <w:right w:val="none" w:sz="0" w:space="0" w:color="auto"/>
          </w:divBdr>
        </w:div>
        <w:div w:id="1863594651">
          <w:marLeft w:val="0"/>
          <w:marRight w:val="0"/>
          <w:marTop w:val="0"/>
          <w:marBottom w:val="0"/>
          <w:divBdr>
            <w:top w:val="none" w:sz="0" w:space="0" w:color="auto"/>
            <w:left w:val="none" w:sz="0" w:space="0" w:color="auto"/>
            <w:bottom w:val="none" w:sz="0" w:space="0" w:color="auto"/>
            <w:right w:val="none" w:sz="0" w:space="0" w:color="auto"/>
          </w:divBdr>
        </w:div>
        <w:div w:id="1883439703">
          <w:marLeft w:val="0"/>
          <w:marRight w:val="0"/>
          <w:marTop w:val="0"/>
          <w:marBottom w:val="0"/>
          <w:divBdr>
            <w:top w:val="none" w:sz="0" w:space="0" w:color="auto"/>
            <w:left w:val="none" w:sz="0" w:space="0" w:color="auto"/>
            <w:bottom w:val="none" w:sz="0" w:space="0" w:color="auto"/>
            <w:right w:val="none" w:sz="0" w:space="0" w:color="auto"/>
          </w:divBdr>
        </w:div>
      </w:divsChild>
    </w:div>
    <w:div w:id="1507283218">
      <w:bodyDiv w:val="1"/>
      <w:marLeft w:val="0"/>
      <w:marRight w:val="0"/>
      <w:marTop w:val="0"/>
      <w:marBottom w:val="0"/>
      <w:divBdr>
        <w:top w:val="none" w:sz="0" w:space="0" w:color="auto"/>
        <w:left w:val="none" w:sz="0" w:space="0" w:color="auto"/>
        <w:bottom w:val="none" w:sz="0" w:space="0" w:color="auto"/>
        <w:right w:val="none" w:sz="0" w:space="0" w:color="auto"/>
      </w:divBdr>
    </w:div>
    <w:div w:id="1520319119">
      <w:bodyDiv w:val="1"/>
      <w:marLeft w:val="0"/>
      <w:marRight w:val="0"/>
      <w:marTop w:val="0"/>
      <w:marBottom w:val="0"/>
      <w:divBdr>
        <w:top w:val="none" w:sz="0" w:space="0" w:color="auto"/>
        <w:left w:val="none" w:sz="0" w:space="0" w:color="auto"/>
        <w:bottom w:val="none" w:sz="0" w:space="0" w:color="auto"/>
        <w:right w:val="none" w:sz="0" w:space="0" w:color="auto"/>
      </w:divBdr>
    </w:div>
    <w:div w:id="1867478058">
      <w:bodyDiv w:val="1"/>
      <w:marLeft w:val="0"/>
      <w:marRight w:val="0"/>
      <w:marTop w:val="0"/>
      <w:marBottom w:val="0"/>
      <w:divBdr>
        <w:top w:val="none" w:sz="0" w:space="0" w:color="auto"/>
        <w:left w:val="none" w:sz="0" w:space="0" w:color="auto"/>
        <w:bottom w:val="none" w:sz="0" w:space="0" w:color="auto"/>
        <w:right w:val="none" w:sz="0" w:space="0" w:color="auto"/>
      </w:divBdr>
    </w:div>
    <w:div w:id="1904246186">
      <w:bodyDiv w:val="1"/>
      <w:marLeft w:val="0"/>
      <w:marRight w:val="0"/>
      <w:marTop w:val="0"/>
      <w:marBottom w:val="0"/>
      <w:divBdr>
        <w:top w:val="none" w:sz="0" w:space="0" w:color="auto"/>
        <w:left w:val="none" w:sz="0" w:space="0" w:color="auto"/>
        <w:bottom w:val="none" w:sz="0" w:space="0" w:color="auto"/>
        <w:right w:val="none" w:sz="0" w:space="0" w:color="auto"/>
      </w:divBdr>
      <w:divsChild>
        <w:div w:id="1364019371">
          <w:marLeft w:val="547"/>
          <w:marRight w:val="0"/>
          <w:marTop w:val="0"/>
          <w:marBottom w:val="0"/>
          <w:divBdr>
            <w:top w:val="none" w:sz="0" w:space="0" w:color="auto"/>
            <w:left w:val="none" w:sz="0" w:space="0" w:color="auto"/>
            <w:bottom w:val="none" w:sz="0" w:space="0" w:color="auto"/>
            <w:right w:val="none" w:sz="0" w:space="0" w:color="auto"/>
          </w:divBdr>
        </w:div>
      </w:divsChild>
    </w:div>
    <w:div w:id="1913153021">
      <w:bodyDiv w:val="1"/>
      <w:marLeft w:val="0"/>
      <w:marRight w:val="0"/>
      <w:marTop w:val="0"/>
      <w:marBottom w:val="0"/>
      <w:divBdr>
        <w:top w:val="none" w:sz="0" w:space="0" w:color="auto"/>
        <w:left w:val="none" w:sz="0" w:space="0" w:color="auto"/>
        <w:bottom w:val="none" w:sz="0" w:space="0" w:color="auto"/>
        <w:right w:val="none" w:sz="0" w:space="0" w:color="auto"/>
      </w:divBdr>
    </w:div>
    <w:div w:id="2033610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E37DFB-01F2-4569-98F1-EFAD1F3F8D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11</Pages>
  <Words>2243</Words>
  <Characters>12791</Characters>
  <Application>Microsoft Office Word</Application>
  <DocSecurity>0</DocSecurity>
  <Lines>106</Lines>
  <Paragraphs>30</Paragraphs>
  <ScaleCrop>false</ScaleCrop>
  <HeadingPairs>
    <vt:vector size="2" baseType="variant">
      <vt:variant>
        <vt:lpstr>Title</vt:lpstr>
      </vt:variant>
      <vt:variant>
        <vt:i4>1</vt:i4>
      </vt:variant>
    </vt:vector>
  </HeadingPairs>
  <TitlesOfParts>
    <vt:vector size="1" baseType="lpstr">
      <vt:lpstr>Template Laporan Skripsi</vt:lpstr>
    </vt:vector>
  </TitlesOfParts>
  <Manager>Prof. Dr. Happy Nursyam</Manager>
  <Company>FPIK Universitas Brawijaya</Company>
  <LinksUpToDate>false</LinksUpToDate>
  <CharactersWithSpaces>15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Laporan Skripsi</dc:title>
  <dc:subject>SKRIPSI Ver 2020</dc:subject>
  <dc:creator>M, Arif Zainul Fuad</dc:creator>
  <cp:keywords>Skripsi</cp:keywords>
  <dc:description/>
  <cp:lastModifiedBy>YUSRIL ALBI</cp:lastModifiedBy>
  <cp:revision>7</cp:revision>
  <dcterms:created xsi:type="dcterms:W3CDTF">2023-03-12T19:01:00Z</dcterms:created>
  <dcterms:modified xsi:type="dcterms:W3CDTF">2023-05-01T19:42:00Z</dcterms:modified>
  <cp:category>Pedoman Penulisan</cp:category>
  <cp:version>29/06/2020</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EHxIIeM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